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422C" w:rsidRPr="007C7AA0" w:rsidRDefault="0021422C" w:rsidP="0021422C">
      <w:pPr>
        <w:pStyle w:val="Geenafstand"/>
        <w:spacing w:line="480" w:lineRule="auto"/>
        <w:rPr>
          <w:rFonts w:ascii="Times New Roman" w:hAnsi="Times New Roman" w:cs="Times New Roman"/>
          <w:color w:val="FFFFFF" w:themeColor="background1"/>
          <w:sz w:val="24"/>
          <w:szCs w:val="24"/>
          <w:lang w:val="en-US"/>
        </w:rPr>
      </w:pPr>
      <w:r>
        <w:rPr>
          <w:rFonts w:ascii="Times New Roman" w:hAnsi="Times New Roman" w:cs="Times New Roman"/>
          <w:b/>
          <w:sz w:val="24"/>
          <w:szCs w:val="24"/>
          <w:lang w:val="en-US"/>
        </w:rPr>
        <w:t>Supplementary appendix 3</w:t>
      </w:r>
      <w:bookmarkStart w:id="0" w:name="_GoBack"/>
      <w:bookmarkEnd w:id="0"/>
      <w:r w:rsidRPr="007C7AA0">
        <w:rPr>
          <w:rFonts w:ascii="Times New Roman" w:hAnsi="Times New Roman" w:cs="Times New Roman"/>
          <w:b/>
          <w:sz w:val="24"/>
          <w:szCs w:val="24"/>
          <w:lang w:val="en-US"/>
        </w:rPr>
        <w:t>: List of papers included in the s</w:t>
      </w:r>
      <w:r>
        <w:rPr>
          <w:rFonts w:ascii="Times New Roman" w:hAnsi="Times New Roman" w:cs="Times New Roman"/>
          <w:b/>
          <w:sz w:val="24"/>
          <w:szCs w:val="24"/>
          <w:lang w:val="en-US"/>
        </w:rPr>
        <w:t xml:space="preserve">coping </w:t>
      </w:r>
      <w:r w:rsidRPr="007C7AA0">
        <w:rPr>
          <w:rFonts w:ascii="Times New Roman" w:hAnsi="Times New Roman" w:cs="Times New Roman"/>
          <w:b/>
          <w:sz w:val="24"/>
          <w:szCs w:val="24"/>
          <w:lang w:val="en-US"/>
        </w:rPr>
        <w:t>review</w:t>
      </w:r>
      <w:r w:rsidRPr="007C7AA0">
        <w:rPr>
          <w:rFonts w:ascii="Times New Roman" w:hAnsi="Times New Roman" w:cs="Times New Roman"/>
          <w:sz w:val="24"/>
          <w:szCs w:val="24"/>
          <w:lang w:val="en-US"/>
        </w:rPr>
        <w:t xml:space="preserve">  </w:t>
      </w:r>
      <w:r w:rsidRPr="007C7AA0">
        <w:rPr>
          <w:rFonts w:ascii="Times New Roman" w:hAnsi="Times New Roman" w:cs="Times New Roman"/>
          <w:color w:val="FFFFFF" w:themeColor="background1"/>
          <w:sz w:val="24"/>
          <w:szCs w:val="24"/>
        </w:rPr>
        <w:fldChar w:fldCharType="begin">
          <w:fldData xml:space="preserve">YXNlLmNvbS9zZWFyY2gvcmVzdWx0cz9zdWJhY3Rpb249dmlld3JlY29yZCZhbXA7ZnJvbT1leHBv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</w:fldData>
        </w:fldChar>
      </w:r>
      <w:r w:rsidRPr="007C7AA0">
        <w:rPr>
          <w:rFonts w:ascii="Times New Roman" w:hAnsi="Times New Roman" w:cs="Times New Roman"/>
          <w:color w:val="FFFFFF" w:themeColor="background1"/>
          <w:sz w:val="24"/>
          <w:szCs w:val="24"/>
          <w:lang w:val="en-US"/>
        </w:rPr>
        <w:instrText xml:space="preserve"> ADDIN EN.CITE </w:instrText>
      </w:r>
      <w:r w:rsidRPr="007C7AA0">
        <w:rPr>
          <w:rFonts w:ascii="Times New Roman" w:hAnsi="Times New Roman" w:cs="Times New Roman"/>
          <w:color w:val="FFFFFF" w:themeColor="background1"/>
          <w:sz w:val="24"/>
          <w:szCs w:val="24"/>
        </w:rPr>
        <w:fldChar w:fldCharType="begin">
          <w:fldData xml:space="preserve">PEVuZE5vdGU+PENpdGU+PEF1dGhvcj5BYmRhbGE8L0F1dGhvcj48WWVhcj4yMDE1PC9ZZWFyPjxS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==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PGtleXdvcmQ+YmFjayBwYWluPC9rZXl3b3JkPjxrZXl3b3JkPmNocm9uaWMgcGFpbjwva2V5d29y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==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YWJvcjwva2V5d29yZD48a2V5d29yZD5wcm90ZWluIGJsb29kIGxldmVsPC9rZXl3b3JkPjxrZXl3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==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PjxrZXl3b3JkPk1pZGRsZSBBZ2VkPC9rZXl3b3JkPjxrZXl3b3JkPipQZXJzb25hbGl0eTwva2V5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==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Y29yZD48L0NpdGU+PENpdGU+PEF1dGhvcj5WYW4gQWxsZW48L0F1dGhvcj48WWVhcj4yMDE2PC9Z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==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UkFZWUFOLUlOQ0xVU0lPTjogeyZxdW90O0p1ZGl0aCZxdW90Oz0mZ3Q7JnF1b3Q7SW5jbHVkZWQm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==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PHllYXI+MjAxNzwveWVhcj48cHViLWRhdGVzPjxkYXRlPjIwMTc8L2RhdGU+PC9wdWItZGF0ZXM+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==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IGJlaGF2aW9yIGFzc2Vzc21lbnQ8L2tleXdvcmQ+PGtleXdvcmQ+aW50ZXJvY2VwdGlvbjwva2V5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==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a2V5d29yZD5Nb29kPC9rZXl3b3JkPjxrZXl3b3JkPlNlbGYtbWFuYWdlbWVudDwva2V5d29yZD48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==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QlhiQTk3NlY5YmZWb2ZmUFlZS1hFd3FoV2Z2OFk2VkRkQ1IzSCUyQmw0aTRiVXRzciUyRkM0dm5M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==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ZXF1YXRpb24gbW9kZWw6IEEgY3Jvc3Mtc2VjdGlvbmFsIHN0dWR5PC90aXRsZT48c2Vjb25kYXJ5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==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LUFtei1TZWN1cml0eS1Ub2tlbj1JUW9KYjNKcFoybHVYMlZqRUNnYUNYVnpMV1ZoYzNRdE1TSkhN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==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MDAwMDAwMDE3OTYwLiBSQVlZQU4tSU5DTFVTSU9OOiB7JnF1b3Q7SnVkaXRoJnF1b3Q7PSZndDsm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==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ZW1hbGU8L2tleXdvcmQ+PGtleXdvcmQ+aHVtYW48L2tleXdvcmQ+PGtleXdvcmQ+aW5mYW50PC9r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==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PGtleXdvcmQ+Y2FuY2VyIHNjcmVlbmluZzwva2V5d29yZD48a2V5d29yZD5jYW5jZXIgc3Vydml2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==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fldChar w:fldCharType="begin">
          <w:fldData xml:space="preserve">YXNlLmNvbS9zZWFyY2gvcmVzdWx0cz9zdWJhY3Rpb249dmlld3JlY29yZCZhbXA7ZnJvbT1leHBv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</w:fldData>
        </w:fldChar>
      </w:r>
      <w:r w:rsidRPr="007C7AA0">
        <w:rPr>
          <w:rFonts w:ascii="Times New Roman" w:hAnsi="Times New Roman" w:cs="Times New Roman"/>
          <w:color w:val="FFFFFF" w:themeColor="background1"/>
          <w:sz w:val="24"/>
          <w:szCs w:val="24"/>
          <w:lang w:val="en-US"/>
        </w:rPr>
        <w:instrText xml:space="preserve"> ADDIN EN.CITE.DATA </w:instrText>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end"/>
      </w:r>
      <w:r w:rsidRPr="007C7AA0">
        <w:rPr>
          <w:rFonts w:ascii="Times New Roman" w:hAnsi="Times New Roman" w:cs="Times New Roman"/>
          <w:color w:val="FFFFFF" w:themeColor="background1"/>
          <w:sz w:val="24"/>
          <w:szCs w:val="24"/>
        </w:rPr>
      </w:r>
      <w:r w:rsidRPr="007C7AA0">
        <w:rPr>
          <w:rFonts w:ascii="Times New Roman" w:hAnsi="Times New Roman" w:cs="Times New Roman"/>
          <w:color w:val="FFFFFF" w:themeColor="background1"/>
          <w:sz w:val="24"/>
          <w:szCs w:val="24"/>
        </w:rPr>
        <w:fldChar w:fldCharType="separate"/>
      </w:r>
      <w:r w:rsidRPr="007C7AA0">
        <w:rPr>
          <w:rFonts w:ascii="Times New Roman" w:hAnsi="Times New Roman" w:cs="Times New Roman"/>
          <w:noProof/>
          <w:color w:val="FFFFFF" w:themeColor="background1"/>
          <w:sz w:val="24"/>
          <w:szCs w:val="24"/>
          <w:lang w:val="en-US"/>
        </w:rPr>
        <w:t>(1-174)</w:t>
      </w:r>
      <w:r w:rsidRPr="007C7AA0">
        <w:rPr>
          <w:rFonts w:ascii="Times New Roman" w:hAnsi="Times New Roman" w:cs="Times New Roman"/>
          <w:color w:val="FFFFFF" w:themeColor="background1"/>
          <w:sz w:val="24"/>
          <w:szCs w:val="24"/>
        </w:rPr>
        <w:fldChar w:fldCharType="end"/>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fldChar w:fldCharType="begin"/>
      </w:r>
      <w:r w:rsidRPr="0004742F">
        <w:rPr>
          <w:rFonts w:ascii="Times New Roman" w:hAnsi="Times New Roman" w:cs="Times New Roman"/>
          <w:sz w:val="24"/>
          <w:szCs w:val="24"/>
        </w:rPr>
        <w:instrText xml:space="preserve"> ADDIN EN.REFLIST </w:instrText>
      </w:r>
      <w:r w:rsidRPr="00E134D6">
        <w:rPr>
          <w:rFonts w:ascii="Times New Roman" w:hAnsi="Times New Roman" w:cs="Times New Roman"/>
          <w:sz w:val="24"/>
          <w:szCs w:val="24"/>
        </w:rPr>
        <w:fldChar w:fldCharType="separate"/>
      </w:r>
      <w:r w:rsidRPr="00E134D6">
        <w:rPr>
          <w:rFonts w:ascii="Times New Roman" w:hAnsi="Times New Roman" w:cs="Times New Roman"/>
          <w:sz w:val="24"/>
          <w:szCs w:val="24"/>
        </w:rPr>
        <w:t>1.</w:t>
      </w:r>
      <w:r w:rsidRPr="00E134D6">
        <w:rPr>
          <w:rFonts w:ascii="Times New Roman" w:hAnsi="Times New Roman" w:cs="Times New Roman"/>
          <w:sz w:val="24"/>
          <w:szCs w:val="24"/>
        </w:rPr>
        <w:tab/>
        <w:t>Abdala GA, Kimura M, Duarte YA, Lebrão ML, dos Santos B. Religiousness and health-related quality of life of older adults. Rev Saude Publica. 2015;49: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w:t>
      </w:r>
      <w:r w:rsidRPr="00E134D6">
        <w:rPr>
          <w:rFonts w:ascii="Times New Roman" w:hAnsi="Times New Roman" w:cs="Times New Roman"/>
          <w:sz w:val="24"/>
          <w:szCs w:val="24"/>
        </w:rPr>
        <w:tab/>
        <w:t>Freitas TH, Andreoulakis E, Alves GS, Miranda HL, Braga LL, Hyphantis T, et al. Associations of sense of coherence with psychological distress and quality of life in inflammatory bowel disease. World J Gastroenterol. 2015;21(21):6713-2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w:t>
      </w:r>
      <w:r w:rsidRPr="00E134D6">
        <w:rPr>
          <w:rFonts w:ascii="Times New Roman" w:hAnsi="Times New Roman" w:cs="Times New Roman"/>
          <w:sz w:val="24"/>
          <w:szCs w:val="24"/>
        </w:rPr>
        <w:tab/>
        <w:t>Friedman MR, Stall R, Silvestre AJ, Wei C, Shoptaw S, Herrick A, et al. Effects of syndemics on HIV viral load and medication adherence in the multicentre AIDS cohort study. Aids. 2015;29(9):1087-9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w:t>
      </w:r>
      <w:r w:rsidRPr="00E134D6">
        <w:rPr>
          <w:rFonts w:ascii="Times New Roman" w:hAnsi="Times New Roman" w:cs="Times New Roman"/>
          <w:sz w:val="24"/>
          <w:szCs w:val="24"/>
        </w:rPr>
        <w:tab/>
        <w:t>Gau SS, Tseng WL, Tseng WY, Wu YH, Lo YC. Association between microstructural integrity of frontostriatal tracts and school functioning: ADHD symptoms and executive function as mediators. Psychol Med. 2015;45(3):529-43.</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5.</w:t>
      </w:r>
      <w:r w:rsidRPr="00E134D6">
        <w:rPr>
          <w:rFonts w:ascii="Times New Roman" w:hAnsi="Times New Roman" w:cs="Times New Roman"/>
          <w:sz w:val="24"/>
          <w:szCs w:val="24"/>
        </w:rPr>
        <w:tab/>
        <w:t xml:space="preserve">Gray WN, Boyle SL, Graef DM, Janicke DM, Jolley CD, Denson LA, et al. Health-related quality of life in youth with Crohn disease: Role of disease activity and parenting stress. </w:t>
      </w:r>
      <w:r w:rsidRPr="0004742F">
        <w:rPr>
          <w:rFonts w:ascii="Times New Roman" w:hAnsi="Times New Roman" w:cs="Times New Roman"/>
          <w:sz w:val="24"/>
          <w:szCs w:val="24"/>
          <w:lang w:val="nl-NL"/>
        </w:rPr>
        <w:t>J Pediatr Gastr Nutr. 2015;60(6):749-5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6.</w:t>
      </w:r>
      <w:r w:rsidRPr="0004742F">
        <w:rPr>
          <w:rFonts w:ascii="Times New Roman" w:hAnsi="Times New Roman" w:cs="Times New Roman"/>
          <w:sz w:val="24"/>
          <w:szCs w:val="24"/>
          <w:lang w:val="nl-NL"/>
        </w:rPr>
        <w:tab/>
        <w:t xml:space="preserve">Hildebrand M, Kolle E, Hansen BH, Collings PJ, Wijndaele K, Kordas K, et al. </w:t>
      </w:r>
      <w:r w:rsidRPr="00E134D6">
        <w:rPr>
          <w:rFonts w:ascii="Times New Roman" w:hAnsi="Times New Roman" w:cs="Times New Roman"/>
          <w:sz w:val="24"/>
          <w:szCs w:val="24"/>
        </w:rPr>
        <w:t>Association between birth weight and objectively measured sedentary time is mediated by central adiposity: Data in 10,793 youth from the International Children's Accelerometry Database. Am J of Clin Nutr. 2015;101(5):983-9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w:t>
      </w:r>
      <w:r w:rsidRPr="00E134D6">
        <w:rPr>
          <w:rFonts w:ascii="Times New Roman" w:hAnsi="Times New Roman" w:cs="Times New Roman"/>
          <w:sz w:val="24"/>
          <w:szCs w:val="24"/>
        </w:rPr>
        <w:tab/>
        <w:t>Kim S, Noh D, Park SI. Mediating effect of stress on the association between early trauma and psychological distress in Korean college students: a cross-sectional observational study. J Psychiatr Ment Health Nurs. 2015;22(10):784-9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w:t>
      </w:r>
      <w:r w:rsidRPr="00E134D6">
        <w:rPr>
          <w:rFonts w:ascii="Times New Roman" w:hAnsi="Times New Roman" w:cs="Times New Roman"/>
          <w:sz w:val="24"/>
          <w:szCs w:val="24"/>
        </w:rPr>
        <w:tab/>
        <w:t>Ling J, Robbins LB, McCarthy VL, Speck BJ. Psychosocial determinants of physical activity in children attending afterschool programs: a path analysis. Nurs Res. 2015;64(3):190-9.</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lastRenderedPageBreak/>
        <w:t>9.</w:t>
      </w:r>
      <w:r w:rsidRPr="00E134D6">
        <w:rPr>
          <w:rFonts w:ascii="Times New Roman" w:hAnsi="Times New Roman" w:cs="Times New Roman"/>
          <w:sz w:val="24"/>
          <w:szCs w:val="24"/>
        </w:rPr>
        <w:tab/>
        <w:t xml:space="preserve">Lord JH, Young MT, Gruhn MA, Grey M, Delamater AM, Jaser SS. Effect of race and marital status on mothers' observed parenting and adolescent adjustment in youth with type 1 diabetes. </w:t>
      </w:r>
      <w:r w:rsidRPr="0004742F">
        <w:rPr>
          <w:rFonts w:ascii="Times New Roman" w:hAnsi="Times New Roman" w:cs="Times New Roman"/>
          <w:sz w:val="24"/>
          <w:szCs w:val="24"/>
          <w:lang w:val="nl-NL"/>
        </w:rPr>
        <w:t>J Pediatr Psychol. 2015;40(1):132-4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10.</w:t>
      </w:r>
      <w:r w:rsidRPr="0004742F">
        <w:rPr>
          <w:rFonts w:ascii="Times New Roman" w:hAnsi="Times New Roman" w:cs="Times New Roman"/>
          <w:sz w:val="24"/>
          <w:szCs w:val="24"/>
          <w:lang w:val="nl-NL"/>
        </w:rPr>
        <w:tab/>
        <w:t xml:space="preserve">Müller R, Peter C, Cieza A, Post MW, Van Leeuwen CM, Werner CS, et al. </w:t>
      </w:r>
      <w:r w:rsidRPr="00E134D6">
        <w:rPr>
          <w:rFonts w:ascii="Times New Roman" w:hAnsi="Times New Roman" w:cs="Times New Roman"/>
          <w:sz w:val="24"/>
          <w:szCs w:val="24"/>
        </w:rPr>
        <w:t>Social skills: A resource for more social support, lower depression levels, higher quality of life, and participation in individuals with spinal cord injury? Arch Phys Med Rehab. 2015;96(3):447-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w:t>
      </w:r>
      <w:r w:rsidRPr="00E134D6">
        <w:rPr>
          <w:rFonts w:ascii="Times New Roman" w:hAnsi="Times New Roman" w:cs="Times New Roman"/>
          <w:sz w:val="24"/>
          <w:szCs w:val="24"/>
        </w:rPr>
        <w:tab/>
        <w:t>O'Reilly K, Donohoe G, Coyle C, O'Sullivan D, Rowe A, Losty M, et al. Prospective cohort study of the relationship between neuro-cognition, social cognition and violence in forensic patients with schizophrenia and schizoaffective disorder. BMC Psychiatry. 2015;15:1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w:t>
      </w:r>
      <w:r w:rsidRPr="00E134D6">
        <w:rPr>
          <w:rFonts w:ascii="Times New Roman" w:hAnsi="Times New Roman" w:cs="Times New Roman"/>
          <w:sz w:val="24"/>
          <w:szCs w:val="24"/>
        </w:rPr>
        <w:tab/>
        <w:t>Panattoni L, Stone A, Chung S, Tai-Seale M. Patients report better satisfaction with part-time primary care physicians, despite less continuity of care and access. J Gen Intern Med. 2015;30(3):327-3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w:t>
      </w:r>
      <w:r w:rsidRPr="00E134D6">
        <w:rPr>
          <w:rFonts w:ascii="Times New Roman" w:hAnsi="Times New Roman" w:cs="Times New Roman"/>
          <w:sz w:val="24"/>
          <w:szCs w:val="24"/>
        </w:rPr>
        <w:tab/>
        <w:t>Petre B, Torbey S, Griffith JW, De Oliveira G, Herrmann K, Mansour A, et al. Smoking increases risk of pain chronification through shared corticostriatal circuitry. Hum Brain Mapp. 2015;36(2):683-9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w:t>
      </w:r>
      <w:r w:rsidRPr="00E134D6">
        <w:rPr>
          <w:rFonts w:ascii="Times New Roman" w:hAnsi="Times New Roman" w:cs="Times New Roman"/>
          <w:sz w:val="24"/>
          <w:szCs w:val="24"/>
        </w:rPr>
        <w:tab/>
        <w:t>Romero-Maroto M, Santos-Puerta N, González Olmo MJ, Peñacoba-Puente C. The impact of dental appearance and anxiety on self-esteem in adult orthodontic patients. Orthod Craniofac Res. 2015;18(3):143-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5.</w:t>
      </w:r>
      <w:r w:rsidRPr="00E134D6">
        <w:rPr>
          <w:rFonts w:ascii="Times New Roman" w:hAnsi="Times New Roman" w:cs="Times New Roman"/>
          <w:sz w:val="24"/>
          <w:szCs w:val="24"/>
        </w:rPr>
        <w:tab/>
        <w:t>Song Y, Huang YT, Song Y, Hevener AL, Ryckman KK, Qi L, et al. Birthweight, mediating biomarkers and the development of type 2 diabetes later in life: a prospective study of multi-ethnic women. Diabetologia. 201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6.</w:t>
      </w:r>
      <w:r w:rsidRPr="00E134D6">
        <w:rPr>
          <w:rFonts w:ascii="Times New Roman" w:hAnsi="Times New Roman" w:cs="Times New Roman"/>
          <w:sz w:val="24"/>
          <w:szCs w:val="24"/>
        </w:rPr>
        <w:tab/>
        <w:t>Taylor BD, Ness RB, Olsen J, Hougaard DM, Skogstrand K, Roberts JM, et al. Serum leptin measured in early pregnancy is higher in women with preeclampsia compared with normotensive pregnant women. Hypertension. 2015;65(3):594-9.</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7.</w:t>
      </w:r>
      <w:r w:rsidRPr="00E134D6">
        <w:rPr>
          <w:rFonts w:ascii="Times New Roman" w:hAnsi="Times New Roman" w:cs="Times New Roman"/>
          <w:sz w:val="24"/>
          <w:szCs w:val="24"/>
        </w:rPr>
        <w:tab/>
        <w:t xml:space="preserve">Umeda M, Corbin LW, Maluf KS. Pain mediates the association between physical activity and the impact of fibromyalgia on daily function. </w:t>
      </w:r>
      <w:r w:rsidRPr="0004742F">
        <w:rPr>
          <w:rFonts w:ascii="Times New Roman" w:hAnsi="Times New Roman" w:cs="Times New Roman"/>
          <w:sz w:val="24"/>
          <w:szCs w:val="24"/>
          <w:lang w:val="nl-NL"/>
        </w:rPr>
        <w:t>Clin Rheumatol. 2015;34(1):143-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18.</w:t>
      </w:r>
      <w:r w:rsidRPr="0004742F">
        <w:rPr>
          <w:rFonts w:ascii="Times New Roman" w:hAnsi="Times New Roman" w:cs="Times New Roman"/>
          <w:sz w:val="24"/>
          <w:szCs w:val="24"/>
          <w:lang w:val="nl-NL"/>
        </w:rPr>
        <w:tab/>
        <w:t xml:space="preserve">van Nies JA, van Steenbergen HW, Krabben A, Stomp W, Huizinga TW, Reijnierse M, et al. </w:t>
      </w:r>
      <w:r w:rsidRPr="00E134D6">
        <w:rPr>
          <w:rFonts w:ascii="Times New Roman" w:hAnsi="Times New Roman" w:cs="Times New Roman"/>
          <w:sz w:val="24"/>
          <w:szCs w:val="24"/>
        </w:rPr>
        <w:t>Evaluating processes underlying the predictive value of baseline erosions for future radiological damage in early rheumatoid arthritis. Ann Rheum Dis. 2015;74(5):883-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9.</w:t>
      </w:r>
      <w:r w:rsidRPr="00E134D6">
        <w:rPr>
          <w:rFonts w:ascii="Times New Roman" w:hAnsi="Times New Roman" w:cs="Times New Roman"/>
          <w:sz w:val="24"/>
          <w:szCs w:val="24"/>
        </w:rPr>
        <w:tab/>
        <w:t>Varbo A, Benn M, Smith GD, Timpson NJ, Tybjaerg-Hansen A, Nordestgaard BG. Remnant cholesterol, low-density lipoprotein cholesterol, and blood pressure as mediators from obesity to ischemic heart disease. Circ Res. 2015;116(4):665-7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0.</w:t>
      </w:r>
      <w:r w:rsidRPr="00E134D6">
        <w:rPr>
          <w:rFonts w:ascii="Times New Roman" w:hAnsi="Times New Roman" w:cs="Times New Roman"/>
          <w:sz w:val="24"/>
          <w:szCs w:val="24"/>
        </w:rPr>
        <w:tab/>
        <w:t>Xu H, Sjögren P, Ärnlöv J, Banerjee T, Cederholm T, Risérus U, et al. A proinflammatory diet is associated with systemic inflammation and reduced kidney function in elderly adults. J Nutr. 2015;145(4):729-3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1.</w:t>
      </w:r>
      <w:r w:rsidRPr="00E134D6">
        <w:rPr>
          <w:rFonts w:ascii="Times New Roman" w:hAnsi="Times New Roman" w:cs="Times New Roman"/>
          <w:sz w:val="24"/>
          <w:szCs w:val="24"/>
        </w:rPr>
        <w:tab/>
        <w:t>Xu T, Brandmaier S, Messias AC, Herder C, Draisma HH, Demirkan A, et al. Effects of metformin on metabolite profiles and LDL cholesterol in patients with type 2 diabetes. Diabetes Care. 2015;38(10):1858-6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2.</w:t>
      </w:r>
      <w:r w:rsidRPr="00E134D6">
        <w:rPr>
          <w:rFonts w:ascii="Times New Roman" w:hAnsi="Times New Roman" w:cs="Times New Roman"/>
          <w:sz w:val="24"/>
          <w:szCs w:val="24"/>
        </w:rPr>
        <w:tab/>
        <w:t>Barker DH, Quittner AL. Parental Depression and Pancreatic Enzymes Adherence in Children With Cystic Fibrosis. Pediatrics. 2016;137(2):e2015229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3.</w:t>
      </w:r>
      <w:r w:rsidRPr="00E134D6">
        <w:rPr>
          <w:rFonts w:ascii="Times New Roman" w:hAnsi="Times New Roman" w:cs="Times New Roman"/>
          <w:sz w:val="24"/>
          <w:szCs w:val="24"/>
        </w:rPr>
        <w:tab/>
        <w:t>Chin WY, Choi EP, Wan EY, Lam CL. Health-related quality of life mediates associations between multi-morbidity and depressive symptoms in Chinese primary care patients. Fam Pract. 2016;33(1):61-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4.</w:t>
      </w:r>
      <w:r w:rsidRPr="00E134D6">
        <w:rPr>
          <w:rFonts w:ascii="Times New Roman" w:hAnsi="Times New Roman" w:cs="Times New Roman"/>
          <w:sz w:val="24"/>
          <w:szCs w:val="24"/>
        </w:rPr>
        <w:tab/>
        <w:t>Choi EP, Lam CL, Chin WY. Mental Health Mediating the Relationship Between Symptom Severity and Health-Related Quality of Life in Patients with Lower Urinary Tract Symptoms. Low Urin Tract Symptoms. 2016;8(3):141-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25.</w:t>
      </w:r>
      <w:r w:rsidRPr="00E134D6">
        <w:rPr>
          <w:rFonts w:ascii="Times New Roman" w:hAnsi="Times New Roman" w:cs="Times New Roman"/>
          <w:sz w:val="24"/>
          <w:szCs w:val="24"/>
        </w:rPr>
        <w:tab/>
        <w:t>Christian LM, Blair LM, Porter K, Lower M, Cole RM, Belury MA. Polyunsaturated fatty acid (PUFA) status in pregnant women: Associations with sleep quality, inflammation, and length of gestation. PLoS ONE. 2016;11(2).</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26.</w:t>
      </w:r>
      <w:r w:rsidRPr="00E134D6">
        <w:rPr>
          <w:rFonts w:ascii="Times New Roman" w:hAnsi="Times New Roman" w:cs="Times New Roman"/>
          <w:sz w:val="24"/>
          <w:szCs w:val="24"/>
        </w:rPr>
        <w:tab/>
        <w:t xml:space="preserve">Cooper LL, Woodard T, Sigurdsson S, Van Buchem MA, Torjesen AA, Inker LA, et al. Cerebrovascular Damage Mediates Relations Between Aortic Stiffness and Memory. </w:t>
      </w:r>
      <w:r w:rsidRPr="0004742F">
        <w:rPr>
          <w:rFonts w:ascii="Times New Roman" w:hAnsi="Times New Roman" w:cs="Times New Roman"/>
          <w:sz w:val="24"/>
          <w:szCs w:val="24"/>
          <w:lang w:val="nl-NL"/>
        </w:rPr>
        <w:t>Hypertension. 2016;67(1):176-8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27.</w:t>
      </w:r>
      <w:r w:rsidRPr="0004742F">
        <w:rPr>
          <w:rFonts w:ascii="Times New Roman" w:hAnsi="Times New Roman" w:cs="Times New Roman"/>
          <w:sz w:val="24"/>
          <w:szCs w:val="24"/>
          <w:lang w:val="nl-NL"/>
        </w:rPr>
        <w:tab/>
        <w:t xml:space="preserve">Hartman L, van Dongen JM, Hildebrandt VH, Strijk JE. </w:t>
      </w:r>
      <w:r w:rsidRPr="00E134D6">
        <w:rPr>
          <w:rFonts w:ascii="Times New Roman" w:hAnsi="Times New Roman" w:cs="Times New Roman"/>
          <w:sz w:val="24"/>
          <w:szCs w:val="24"/>
        </w:rPr>
        <w:t>The Role of Vitality in the Relationship Between a Healthy Lifestyle and Societal Costs of Health Care and Lost Productivity: A Mediation Analysis. Am J Health Promot. 2016;30(6):465-7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8.</w:t>
      </w:r>
      <w:r w:rsidRPr="00E134D6">
        <w:rPr>
          <w:rFonts w:ascii="Times New Roman" w:hAnsi="Times New Roman" w:cs="Times New Roman"/>
          <w:sz w:val="24"/>
          <w:szCs w:val="24"/>
        </w:rPr>
        <w:tab/>
        <w:t>Hendrikx J, Kievit W, Fransen J, van Riel PL. The influence of patient perceptions of disease on medication intensification in daily practice. Rheumatology 2016;55(11):1938-4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29.</w:t>
      </w:r>
      <w:r w:rsidRPr="00E134D6">
        <w:rPr>
          <w:rFonts w:ascii="Times New Roman" w:hAnsi="Times New Roman" w:cs="Times New Roman"/>
          <w:sz w:val="24"/>
          <w:szCs w:val="24"/>
        </w:rPr>
        <w:tab/>
        <w:t>Howell BA, Long JB, Edelman EJ, McGinnis KA, Rimland D, Fiellin DA, et al. Incarceration History and Uncontrolled Blood Pressure in a Multi-Site Cohort. J Gen Intern Med. 2016;31(12):1496-50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0.</w:t>
      </w:r>
      <w:r w:rsidRPr="00E134D6">
        <w:rPr>
          <w:rFonts w:ascii="Times New Roman" w:hAnsi="Times New Roman" w:cs="Times New Roman"/>
          <w:sz w:val="24"/>
          <w:szCs w:val="24"/>
        </w:rPr>
        <w:tab/>
        <w:t>Kamstrup PR, Nordestgaard BG. Elevated lipoprotein(a) levels, LPA risk genotypes, and increased risk of heart failure in the general population. JACC: Heart Failure. 2016;4(1):78-8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1.</w:t>
      </w:r>
      <w:r w:rsidRPr="00E134D6">
        <w:rPr>
          <w:rFonts w:ascii="Times New Roman" w:hAnsi="Times New Roman" w:cs="Times New Roman"/>
          <w:sz w:val="24"/>
          <w:szCs w:val="24"/>
        </w:rPr>
        <w:tab/>
        <w:t>Klimentidis YC, Arora A, Chougule A, Zhou J, Raichlen DA. FTO association and interaction with time spent sitting. Int J Obes (Lond). 2016;40(3):411-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2.</w:t>
      </w:r>
      <w:r w:rsidRPr="00E134D6">
        <w:rPr>
          <w:rFonts w:ascii="Times New Roman" w:hAnsi="Times New Roman" w:cs="Times New Roman"/>
          <w:sz w:val="24"/>
          <w:szCs w:val="24"/>
        </w:rPr>
        <w:tab/>
        <w:t>Kouimtsidis C, Stahl D, West R, Drummond C. Path analysis of cognitive behavioral models in smoking: what is the relationship between concepts involved? J Subst Use. 2016;21(5):553-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3.</w:t>
      </w:r>
      <w:r w:rsidRPr="00E134D6">
        <w:rPr>
          <w:rFonts w:ascii="Times New Roman" w:hAnsi="Times New Roman" w:cs="Times New Roman"/>
          <w:sz w:val="24"/>
          <w:szCs w:val="24"/>
        </w:rPr>
        <w:tab/>
        <w:t>Laslett LL, Otahal P, Hensor EM, Kingsbury SR, Conaghan PG. Knee Pain Predicts Subsequent Shoulder Pain and the Association Is Mediated by Leg Weakness: Longitudinal Observational Data from the Osteoarthritis Initiative. J Rheumatol. 2016;43(11):2049-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34.</w:t>
      </w:r>
      <w:r w:rsidRPr="00E134D6">
        <w:rPr>
          <w:rFonts w:ascii="Times New Roman" w:hAnsi="Times New Roman" w:cs="Times New Roman"/>
          <w:sz w:val="24"/>
          <w:szCs w:val="24"/>
        </w:rPr>
        <w:tab/>
        <w:t>Lau EY, Saunders RP, Pate RR. Factors Influencing Implementation of a Physical Activity Intervention in Residential Children's Homes. Prev Sci. 2016;17(8):1002-1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5.</w:t>
      </w:r>
      <w:r w:rsidRPr="00E134D6">
        <w:rPr>
          <w:rFonts w:ascii="Times New Roman" w:hAnsi="Times New Roman" w:cs="Times New Roman"/>
          <w:sz w:val="24"/>
          <w:szCs w:val="24"/>
        </w:rPr>
        <w:tab/>
        <w:t>Marti A, Boes S, Lay V, Escorpizo R, Trezzini B. The association between chronological age, age at injury and employment: Is there a mediating effect of secondary health conditions? Spinal Cord. 2016;54(3):239-4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36.</w:t>
      </w:r>
      <w:r w:rsidRPr="00E134D6">
        <w:rPr>
          <w:rFonts w:ascii="Times New Roman" w:hAnsi="Times New Roman" w:cs="Times New Roman"/>
          <w:sz w:val="24"/>
          <w:szCs w:val="24"/>
        </w:rPr>
        <w:tab/>
        <w:t>Matthews MA, Aschner JL, Stark AR, Moore PE, Slaughter JC, Steele S, et al. Increasing F2-isoprostanes in the first month after birth predicts poor respiratory and neurodevelopmental outcomes in very preterm infants. J Perinatol. 2016;36(9):779-83.</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37.</w:t>
      </w:r>
      <w:r w:rsidRPr="00E134D6">
        <w:rPr>
          <w:rFonts w:ascii="Times New Roman" w:hAnsi="Times New Roman" w:cs="Times New Roman"/>
          <w:sz w:val="24"/>
          <w:szCs w:val="24"/>
        </w:rPr>
        <w:tab/>
        <w:t xml:space="preserve">Mommersteeg PM, Widdershoven JW, Aarnoudse W, Denollet J. Personality subtypes and chest pain in patients with nonobstructive coronary artery disease from the TweeSteden Mild Stenosis study: mediating effect of anxiety and depression. </w:t>
      </w:r>
      <w:r w:rsidRPr="0004742F">
        <w:rPr>
          <w:rFonts w:ascii="Times New Roman" w:hAnsi="Times New Roman" w:cs="Times New Roman"/>
          <w:sz w:val="24"/>
          <w:szCs w:val="24"/>
          <w:lang w:val="nl-NL"/>
        </w:rPr>
        <w:t>Eur J Pain. 2016;20(3):427-37.</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04742F">
        <w:rPr>
          <w:rFonts w:ascii="Times New Roman" w:hAnsi="Times New Roman" w:cs="Times New Roman"/>
          <w:sz w:val="24"/>
          <w:szCs w:val="24"/>
          <w:lang w:val="nl-NL"/>
        </w:rPr>
        <w:t>38.</w:t>
      </w:r>
      <w:r w:rsidRPr="0004742F">
        <w:rPr>
          <w:rFonts w:ascii="Times New Roman" w:hAnsi="Times New Roman" w:cs="Times New Roman"/>
          <w:sz w:val="24"/>
          <w:szCs w:val="24"/>
          <w:lang w:val="nl-NL"/>
        </w:rPr>
        <w:tab/>
        <w:t xml:space="preserve">Montero D, Houben AJ, Koster A, Muris DM, Schram MT, Gronenschild EH, et al. </w:t>
      </w:r>
      <w:r w:rsidRPr="00E134D6">
        <w:rPr>
          <w:rFonts w:ascii="Times New Roman" w:hAnsi="Times New Roman" w:cs="Times New Roman"/>
          <w:sz w:val="24"/>
          <w:szCs w:val="24"/>
        </w:rPr>
        <w:t xml:space="preserve">Physical Activity Is Associated With Glucose Tolerance Independent of Microvascular Function: The Maastricht Study. </w:t>
      </w:r>
      <w:r w:rsidRPr="0004742F">
        <w:rPr>
          <w:rFonts w:ascii="Times New Roman" w:hAnsi="Times New Roman" w:cs="Times New Roman"/>
          <w:sz w:val="24"/>
          <w:szCs w:val="24"/>
          <w:lang w:val="nl-NL"/>
        </w:rPr>
        <w:t>J Clin Endocrinol Metab. 2016;101(9):3324-3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39.</w:t>
      </w:r>
      <w:r w:rsidRPr="0004742F">
        <w:rPr>
          <w:rFonts w:ascii="Times New Roman" w:hAnsi="Times New Roman" w:cs="Times New Roman"/>
          <w:sz w:val="24"/>
          <w:szCs w:val="24"/>
          <w:lang w:val="nl-NL"/>
        </w:rPr>
        <w:tab/>
        <w:t xml:space="preserve">Nabe-Nielsen K, Grynderup MB, Lange T, Andersen JH, Bonde JP, Conway PM, et al. </w:t>
      </w:r>
      <w:r w:rsidRPr="00E134D6">
        <w:rPr>
          <w:rFonts w:ascii="Times New Roman" w:hAnsi="Times New Roman" w:cs="Times New Roman"/>
          <w:sz w:val="24"/>
          <w:szCs w:val="24"/>
        </w:rPr>
        <w:t>The role of poor sleep in the relation between workplace bullying/unwanted sexual attention and long-term sickness absence. Int Arch Occup Environ Health. 2016;89(6):967-7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0.</w:t>
      </w:r>
      <w:r w:rsidRPr="00E134D6">
        <w:rPr>
          <w:rFonts w:ascii="Times New Roman" w:hAnsi="Times New Roman" w:cs="Times New Roman"/>
          <w:sz w:val="24"/>
          <w:szCs w:val="24"/>
        </w:rPr>
        <w:tab/>
        <w:t>Ndumele CE, Matsushita K, Lazo M, Bello N, Blumenthal RS, Gerstenblith G, et al. Obesity and Subtypes of Incident Cardiovascular Disease. J Am Heart Assoc. 2016;5(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1.</w:t>
      </w:r>
      <w:r w:rsidRPr="00E134D6">
        <w:rPr>
          <w:rFonts w:ascii="Times New Roman" w:hAnsi="Times New Roman" w:cs="Times New Roman"/>
          <w:sz w:val="24"/>
          <w:szCs w:val="24"/>
        </w:rPr>
        <w:tab/>
        <w:t>O'Reilly K, O'Connell P, Donohoe G, Coyle C, O'Sullivan D, Azvee Z, et al. Anticholinergic burden in schizophrenia and ability to benefit from psychosocial treatment programmes: a 3-year prospective cohort study. Psychol Med. 2016;46(15):3199-21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42.</w:t>
      </w:r>
      <w:r w:rsidRPr="00E134D6">
        <w:rPr>
          <w:rFonts w:ascii="Times New Roman" w:hAnsi="Times New Roman" w:cs="Times New Roman"/>
          <w:sz w:val="24"/>
          <w:szCs w:val="24"/>
        </w:rPr>
        <w:tab/>
        <w:t>Patel R, Wilson R, Jackson R, Ball M, Shetty H, Broadbent M, et al. Association of cannabis use with hospital admission and antipsychotic treatment failure in first episode psychosis: An observational study. BMJ Open. 2016;6(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3.</w:t>
      </w:r>
      <w:r w:rsidRPr="00E134D6">
        <w:rPr>
          <w:rFonts w:ascii="Times New Roman" w:hAnsi="Times New Roman" w:cs="Times New Roman"/>
          <w:sz w:val="24"/>
          <w:szCs w:val="24"/>
        </w:rPr>
        <w:tab/>
        <w:t>Pechey R, Monsivais P. Socioeconomic inequalities in the healthiness of food choices: Exploring the contributions of food expenditures. Prev Med. 2016;88:203-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4.</w:t>
      </w:r>
      <w:r w:rsidRPr="00E134D6">
        <w:rPr>
          <w:rFonts w:ascii="Times New Roman" w:hAnsi="Times New Roman" w:cs="Times New Roman"/>
          <w:sz w:val="24"/>
          <w:szCs w:val="24"/>
        </w:rPr>
        <w:tab/>
        <w:t>Putrik P, Ramiro S, Keszei AP, Hmamouchi I, Dougados M, Uhlig T, et al. Lower education and living in countries with lower wealth are associated with higher disease activity in rheumatoid arthritis: results from the multinational COMORA study. Ann Rheum Dis. 2016;75(3):540-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5.</w:t>
      </w:r>
      <w:r w:rsidRPr="00E134D6">
        <w:rPr>
          <w:rFonts w:ascii="Times New Roman" w:hAnsi="Times New Roman" w:cs="Times New Roman"/>
          <w:sz w:val="24"/>
          <w:szCs w:val="24"/>
        </w:rPr>
        <w:tab/>
        <w:t>Rode JL, Kiel EJ. The mediated effects of maternal depression and infant temperament on maternal role. Arch Womens Ment Health. 2016;19(1):133-40.</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46.</w:t>
      </w:r>
      <w:r w:rsidRPr="00E134D6">
        <w:rPr>
          <w:rFonts w:ascii="Times New Roman" w:hAnsi="Times New Roman" w:cs="Times New Roman"/>
          <w:sz w:val="24"/>
          <w:szCs w:val="24"/>
        </w:rPr>
        <w:tab/>
        <w:t xml:space="preserve">Siviero P, Zambon S, Limongi F, Castell MV, Cooper C, Deeg DJ, et al. How Hand Osteoarthritis, Comorbidity, and Pain Interact to Determine Functional Limitation in Older People: Observations From the European Project on OSteoArthritis Study. </w:t>
      </w:r>
      <w:r w:rsidRPr="0004742F">
        <w:rPr>
          <w:rFonts w:ascii="Times New Roman" w:hAnsi="Times New Roman" w:cs="Times New Roman"/>
          <w:sz w:val="24"/>
          <w:szCs w:val="24"/>
          <w:lang w:val="nl-NL"/>
        </w:rPr>
        <w:t>Arthritis Rheumatol. 2016;68(11):2662-7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47.</w:t>
      </w:r>
      <w:r w:rsidRPr="0004742F">
        <w:rPr>
          <w:rFonts w:ascii="Times New Roman" w:hAnsi="Times New Roman" w:cs="Times New Roman"/>
          <w:sz w:val="24"/>
          <w:szCs w:val="24"/>
          <w:lang w:val="nl-NL"/>
        </w:rPr>
        <w:tab/>
        <w:t xml:space="preserve">Spauwen PJ, Martens RJ, Stehouwer CD, Verhey FR, Schram MT, Sep SJ, et al. </w:t>
      </w:r>
      <w:r w:rsidRPr="00E134D6">
        <w:rPr>
          <w:rFonts w:ascii="Times New Roman" w:hAnsi="Times New Roman" w:cs="Times New Roman"/>
          <w:sz w:val="24"/>
          <w:szCs w:val="24"/>
        </w:rPr>
        <w:t>Lower verbal intelligence is associated with diabetic complications and slower walking speed in people with Type 2 diabetes: the Maastricht Study. Diabet Med. 2016;33(12):1632-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48.</w:t>
      </w:r>
      <w:r w:rsidRPr="00E134D6">
        <w:rPr>
          <w:rFonts w:ascii="Times New Roman" w:hAnsi="Times New Roman" w:cs="Times New Roman"/>
          <w:sz w:val="24"/>
          <w:szCs w:val="24"/>
        </w:rPr>
        <w:tab/>
        <w:t>Tung YC, Chang GM. The Relationships Among Regionalization, Processes, and Outcomes for Stroke Care: A Nationwide Population-based Study. Medicine (Baltimore). 2016;95(15):e3327.</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49.</w:t>
      </w:r>
      <w:r w:rsidRPr="00E134D6">
        <w:rPr>
          <w:rFonts w:ascii="Times New Roman" w:hAnsi="Times New Roman" w:cs="Times New Roman"/>
          <w:sz w:val="24"/>
          <w:szCs w:val="24"/>
        </w:rPr>
        <w:tab/>
        <w:t xml:space="preserve">Van Allen J, Steele RG, Nelson MB, Peugh J, Egan A, Clements M, et al. A Longitudinal Examination of Hope and Optimism and Their Role in Type 1 Diabetes in Youths. </w:t>
      </w:r>
      <w:r w:rsidRPr="0004742F">
        <w:rPr>
          <w:rFonts w:ascii="Times New Roman" w:hAnsi="Times New Roman" w:cs="Times New Roman"/>
          <w:sz w:val="24"/>
          <w:szCs w:val="24"/>
          <w:lang w:val="nl-NL"/>
        </w:rPr>
        <w:t>J Pediatr Psychol. 2016;41(7):741-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lastRenderedPageBreak/>
        <w:t>50.</w:t>
      </w:r>
      <w:r w:rsidRPr="0004742F">
        <w:rPr>
          <w:rFonts w:ascii="Times New Roman" w:hAnsi="Times New Roman" w:cs="Times New Roman"/>
          <w:sz w:val="24"/>
          <w:szCs w:val="24"/>
          <w:lang w:val="nl-NL"/>
        </w:rPr>
        <w:tab/>
        <w:t xml:space="preserve">Wu JR, Lennie TA, Frazier SK, Moser DK. </w:t>
      </w:r>
      <w:r w:rsidRPr="00E134D6">
        <w:rPr>
          <w:rFonts w:ascii="Times New Roman" w:hAnsi="Times New Roman" w:cs="Times New Roman"/>
          <w:sz w:val="24"/>
          <w:szCs w:val="24"/>
        </w:rPr>
        <w:t>Health-Related Quality of Life, Functional Status, and Cardiac Event-Free Survival in Patients With Heart Failure. J Cardiovasc Nurs. 2016;31(3):236-4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1.</w:t>
      </w:r>
      <w:r w:rsidRPr="00E134D6">
        <w:rPr>
          <w:rFonts w:ascii="Times New Roman" w:hAnsi="Times New Roman" w:cs="Times New Roman"/>
          <w:sz w:val="24"/>
          <w:szCs w:val="24"/>
        </w:rPr>
        <w:tab/>
        <w:t>Afshar M, Netzer G, Mosier MJ, Cooper RS, Adams W, Burnham EL, et al. The Contributing Risk of Tobacco Use for ARDS Development in Burn-Injured Adults With Inhalation Injury. Respir Care. 2017;62(11):1456-6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2.</w:t>
      </w:r>
      <w:r w:rsidRPr="00E134D6">
        <w:rPr>
          <w:rFonts w:ascii="Times New Roman" w:hAnsi="Times New Roman" w:cs="Times New Roman"/>
          <w:sz w:val="24"/>
          <w:szCs w:val="24"/>
        </w:rPr>
        <w:tab/>
        <w:t>Ananth CV, Friedman AM, Lavery JA, VanderWeele TJ, Keim S, Williams MA. Neurodevelopmental outcomes in children in relation to placental abruption. Bjog. 2017;124(3):463-7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53.</w:t>
      </w:r>
      <w:r w:rsidRPr="0004742F">
        <w:rPr>
          <w:rFonts w:ascii="Times New Roman" w:hAnsi="Times New Roman" w:cs="Times New Roman"/>
          <w:sz w:val="24"/>
          <w:szCs w:val="24"/>
          <w:lang w:val="nl-NL"/>
        </w:rPr>
        <w:tab/>
        <w:t xml:space="preserve">Bakker RM, Kenter GG, Creutzberg CL, Stiggelbout AM, Derks M, Mingelen W, et al. </w:t>
      </w:r>
      <w:r w:rsidRPr="00E134D6">
        <w:rPr>
          <w:rFonts w:ascii="Times New Roman" w:hAnsi="Times New Roman" w:cs="Times New Roman"/>
          <w:sz w:val="24"/>
          <w:szCs w:val="24"/>
        </w:rPr>
        <w:t>Sexual distress and associated factors among cervical cancer survivors: A cross-sectional multicenter observational study. Psycho-oncology. 2017;26(10):1470-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4.</w:t>
      </w:r>
      <w:r w:rsidRPr="00E134D6">
        <w:rPr>
          <w:rFonts w:ascii="Times New Roman" w:hAnsi="Times New Roman" w:cs="Times New Roman"/>
          <w:sz w:val="24"/>
          <w:szCs w:val="24"/>
        </w:rPr>
        <w:tab/>
        <w:t>Banas K, Lyimo RA, Hospers HJ, van der Ven A, de Bruin M. Predicting adherence to combination antiretroviral therapy for HIV in Tanzania: A test of an extended theory of planned behaviour model. Psychol Health. 2017;32(10):1249-6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5.</w:t>
      </w:r>
      <w:r w:rsidRPr="00E134D6">
        <w:rPr>
          <w:rFonts w:ascii="Times New Roman" w:hAnsi="Times New Roman" w:cs="Times New Roman"/>
          <w:sz w:val="24"/>
          <w:szCs w:val="24"/>
        </w:rPr>
        <w:tab/>
        <w:t>Bouwmans MEJ, Bos EH, Hoenders HJR, Oldehinkel AJ, de Jonge P. Sleep quality predicts positive and negative affect but not vice versa. An electronic diary study in depressed and healthy individuals. J Affect Disord. 2017;207:260-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6.</w:t>
      </w:r>
      <w:r w:rsidRPr="00E134D6">
        <w:rPr>
          <w:rFonts w:ascii="Times New Roman" w:hAnsi="Times New Roman" w:cs="Times New Roman"/>
          <w:sz w:val="24"/>
          <w:szCs w:val="24"/>
        </w:rPr>
        <w:tab/>
        <w:t>Brown J, Coxon K, Fong C, Clarke E, Rogers K, Keay L. Seat belt repositioning and use of vehicle seat cushions is increased among older drivers aged 75 years and older with morbidities. Australas J Ageing. 2017;36(1):26-3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7.</w:t>
      </w:r>
      <w:r w:rsidRPr="00E134D6">
        <w:rPr>
          <w:rFonts w:ascii="Times New Roman" w:hAnsi="Times New Roman" w:cs="Times New Roman"/>
          <w:sz w:val="24"/>
          <w:szCs w:val="24"/>
        </w:rPr>
        <w:tab/>
        <w:t>Bulls HW, Lynch MK, Petrov ME, Gossett EW, Owens MA, Terry SC, et al. Depressive Symptoms and Sleep Efficiency Sequentially Mediate Racial Differences in Temporal Summation of Mechanical Pain. Ann Behav Med. 2017;51(5):673-8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58.</w:t>
      </w:r>
      <w:r w:rsidRPr="00E134D6">
        <w:rPr>
          <w:rFonts w:ascii="Times New Roman" w:hAnsi="Times New Roman" w:cs="Times New Roman"/>
          <w:sz w:val="24"/>
          <w:szCs w:val="24"/>
        </w:rPr>
        <w:tab/>
        <w:t>Chen E, Shalowitz MU, Story RE, Ehrlich KB, Manczak EM, Ham PJ, et al. Parents' childhood socioeconomic circumstances are associated with their children's asthma outcomes. J Allergy Clin Immunol. 2017;140(3):828-35.e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59.</w:t>
      </w:r>
      <w:r w:rsidRPr="00E134D6">
        <w:rPr>
          <w:rFonts w:ascii="Times New Roman" w:hAnsi="Times New Roman" w:cs="Times New Roman"/>
          <w:sz w:val="24"/>
          <w:szCs w:val="24"/>
        </w:rPr>
        <w:tab/>
        <w:t>Cook RL, Zhou Z, Kelso-Chichetto NE, Janelle J, Morano JP, Somboonwit C, et al. Alcohol consumption patterns and HIV viral suppression among persons receiving HIV care in Florida: an observational study. Addict Sci Clin Pract. 2017;12(1):2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0.</w:t>
      </w:r>
      <w:r w:rsidRPr="00E134D6">
        <w:rPr>
          <w:rFonts w:ascii="Times New Roman" w:hAnsi="Times New Roman" w:cs="Times New Roman"/>
          <w:sz w:val="24"/>
          <w:szCs w:val="24"/>
        </w:rPr>
        <w:tab/>
        <w:t>Fritz J, Shiffman D, Melander O, Tada H, Ulmer H. Metabolic Mediators of the Effects of Family History and Genetic Risk Score on Coronary Heart Disease-Findings From the Malmö Diet and Cancer Study. J Am Heart Assoc. 2017;6(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1.</w:t>
      </w:r>
      <w:r w:rsidRPr="00E134D6">
        <w:rPr>
          <w:rFonts w:ascii="Times New Roman" w:hAnsi="Times New Roman" w:cs="Times New Roman"/>
          <w:sz w:val="24"/>
          <w:szCs w:val="24"/>
        </w:rPr>
        <w:tab/>
        <w:t>Garre-Olmo J, Vilalta-Franch J, Calvó-Perxas L, López-Pousa S. A Path Analysis of Dependence and Quality of Life in Alzheimer's Disease. Am J of Alzheimer's Dis Other Dement. 2017;32(2):108-1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2.</w:t>
      </w:r>
      <w:r w:rsidRPr="00E134D6">
        <w:rPr>
          <w:rFonts w:ascii="Times New Roman" w:hAnsi="Times New Roman" w:cs="Times New Roman"/>
          <w:sz w:val="24"/>
          <w:szCs w:val="24"/>
        </w:rPr>
        <w:tab/>
        <w:t>Gillespie SL, Christian LM, Alston AD, Salsberry PJ. Childhood stress and birth timing among African American women: Cortisol as biological mediator. Psychoneuroendocrinology. 2017;84:32-41.</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63.</w:t>
      </w:r>
      <w:r w:rsidRPr="00E134D6">
        <w:rPr>
          <w:rFonts w:ascii="Times New Roman" w:hAnsi="Times New Roman" w:cs="Times New Roman"/>
          <w:sz w:val="24"/>
          <w:szCs w:val="24"/>
        </w:rPr>
        <w:tab/>
        <w:t xml:space="preserve">Giummarra MJ, Baker KS, Ioannou L, Gwini SM, Gibson SJ, Arnold CA, et al. Associations between compensable injury, perceived fault and pain and disability 1 year after injury: A registry-based Australian cohort study. </w:t>
      </w:r>
      <w:r w:rsidRPr="0004742F">
        <w:rPr>
          <w:rFonts w:ascii="Times New Roman" w:hAnsi="Times New Roman" w:cs="Times New Roman"/>
          <w:sz w:val="24"/>
          <w:szCs w:val="24"/>
          <w:lang w:val="nl-NL"/>
        </w:rPr>
        <w:t>BMJ Open. 2017;7(1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64.</w:t>
      </w:r>
      <w:r w:rsidRPr="0004742F">
        <w:rPr>
          <w:rFonts w:ascii="Times New Roman" w:hAnsi="Times New Roman" w:cs="Times New Roman"/>
          <w:sz w:val="24"/>
          <w:szCs w:val="24"/>
          <w:lang w:val="nl-NL"/>
        </w:rPr>
        <w:tab/>
        <w:t xml:space="preserve">Hendriks SA, Smalbrugge M, van Gageldonk-Lafeber AB, Galindo-Garre F, Schipper M, Hertogh C, et al. </w:t>
      </w:r>
      <w:r w:rsidRPr="00E134D6">
        <w:rPr>
          <w:rFonts w:ascii="Times New Roman" w:hAnsi="Times New Roman" w:cs="Times New Roman"/>
          <w:sz w:val="24"/>
          <w:szCs w:val="24"/>
        </w:rPr>
        <w:t>Pneumonia, Intake Problems, and Survival Among Nursing Home Residents With Variable Stages of Dementia in the Netherlands: Results From a Prospective Observational Study. Alzheimer Dis Assoc Disord. 2017;31(3):200-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5.</w:t>
      </w:r>
      <w:r w:rsidRPr="00E134D6">
        <w:rPr>
          <w:rFonts w:ascii="Times New Roman" w:hAnsi="Times New Roman" w:cs="Times New Roman"/>
          <w:sz w:val="24"/>
          <w:szCs w:val="24"/>
        </w:rPr>
        <w:tab/>
        <w:t>Hodge DR, Zidan T, Husain A. Examining the relationship between encouragement and health-related quality of life among Muslims. Soc Work Health Care. 2017;56(6):470-8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66.</w:t>
      </w:r>
      <w:r w:rsidRPr="00E134D6">
        <w:rPr>
          <w:rFonts w:ascii="Times New Roman" w:hAnsi="Times New Roman" w:cs="Times New Roman"/>
          <w:sz w:val="24"/>
          <w:szCs w:val="24"/>
        </w:rPr>
        <w:tab/>
        <w:t>Jung SY, Barrington WE, Lane DS, Chen C, Chlebowski R, Corbie-Smith G, et al. Bioavailable insulin-like growth factor-I as mediator of racial disparity in obesity-relevant breast and colorectal cancer risk among postmenopausal women. Menopause. 2017;24(3):288-9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7.</w:t>
      </w:r>
      <w:r w:rsidRPr="00E134D6">
        <w:rPr>
          <w:rFonts w:ascii="Times New Roman" w:hAnsi="Times New Roman" w:cs="Times New Roman"/>
          <w:sz w:val="24"/>
          <w:szCs w:val="24"/>
        </w:rPr>
        <w:tab/>
        <w:t>Koelmel E, Hughes AJ, Alschuler KN, Ehde DM. Resilience Mediates the Longitudinal Relationships Between Social Support and Mental Health Outcomes in Multiple Sclerosis. Arch Phys Med Rehabil. 2017;98(6):1139-4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8.</w:t>
      </w:r>
      <w:r w:rsidRPr="00E134D6">
        <w:rPr>
          <w:rFonts w:ascii="Times New Roman" w:hAnsi="Times New Roman" w:cs="Times New Roman"/>
          <w:sz w:val="24"/>
          <w:szCs w:val="24"/>
        </w:rPr>
        <w:tab/>
        <w:t>Lau EY, Saunders RP, Beets MW, Cai B, Pate RR. Factors influencing implementation of a preschool-based physical activity intervention. Health Educ Res. 2017;32(1):69-8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69.</w:t>
      </w:r>
      <w:r w:rsidRPr="00E134D6">
        <w:rPr>
          <w:rFonts w:ascii="Times New Roman" w:hAnsi="Times New Roman" w:cs="Times New Roman"/>
          <w:sz w:val="24"/>
          <w:szCs w:val="24"/>
        </w:rPr>
        <w:tab/>
        <w:t>McHugh Power JE, Lawlor BA, Kee F. Social support mediates the relationships between extraversion, neuroticism, and cognitive function in older adults. Public Health. 2017;147:144-5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0.</w:t>
      </w:r>
      <w:r w:rsidRPr="00E134D6">
        <w:rPr>
          <w:rFonts w:ascii="Times New Roman" w:hAnsi="Times New Roman" w:cs="Times New Roman"/>
          <w:sz w:val="24"/>
          <w:szCs w:val="24"/>
        </w:rPr>
        <w:tab/>
        <w:t>Mefford M, Safford MM, Muntner P, Durant RW, Brown TM, Levitan EB. Insurance, self-reported medication adherence and LDL cholesterol: The REasons for Geographic And Racial Differences in Stroke study. Int J Cardiol. 2017;236:462-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1.</w:t>
      </w:r>
      <w:r w:rsidRPr="00E134D6">
        <w:rPr>
          <w:rFonts w:ascii="Times New Roman" w:hAnsi="Times New Roman" w:cs="Times New Roman"/>
          <w:sz w:val="24"/>
          <w:szCs w:val="24"/>
        </w:rPr>
        <w:tab/>
        <w:t>Miljanović M, Sindik J, Milunović V, Kralj Škoc V, Braš M, Đorđević V, et al. Psychosocial Determinants of Satisfaction with Hospital Care in Adult Patients Suffering from Advanced Cancer. Acta Clin Croat. 2017;56(2):218-2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2.</w:t>
      </w:r>
      <w:r w:rsidRPr="00E134D6">
        <w:rPr>
          <w:rFonts w:ascii="Times New Roman" w:hAnsi="Times New Roman" w:cs="Times New Roman"/>
          <w:sz w:val="24"/>
          <w:szCs w:val="24"/>
        </w:rPr>
        <w:tab/>
        <w:t>Park KH, Kim CY, Cha J, Kim Y, Lee J, Choi J. A path analysis of effects of patients' underlying conditions, treatment satisfaction and adherence on quality of life among Korea glaucoma patients: Results from Korea glaucoma outcomes research. Value Health. 2017;20(9):A80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3.</w:t>
      </w:r>
      <w:r w:rsidRPr="00E134D6">
        <w:rPr>
          <w:rFonts w:ascii="Times New Roman" w:hAnsi="Times New Roman" w:cs="Times New Roman"/>
          <w:sz w:val="24"/>
          <w:szCs w:val="24"/>
        </w:rPr>
        <w:tab/>
        <w:t>Pedersen JM, Budtz-Jørgensen E, De Roos A, Garcia L, Lund R, Rod NH, et al. Understanding the relation between socioeconomic position and inflammation in post-</w:t>
      </w:r>
      <w:r w:rsidRPr="00E134D6">
        <w:rPr>
          <w:rFonts w:ascii="Times New Roman" w:hAnsi="Times New Roman" w:cs="Times New Roman"/>
          <w:sz w:val="24"/>
          <w:szCs w:val="24"/>
        </w:rPr>
        <w:lastRenderedPageBreak/>
        <w:t>menopausal women: education, income and occupational prestige. Eur J Public Health. 2017;27(6):1074-9.</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74.</w:t>
      </w:r>
      <w:r w:rsidRPr="00E134D6">
        <w:rPr>
          <w:rFonts w:ascii="Times New Roman" w:hAnsi="Times New Roman" w:cs="Times New Roman"/>
          <w:sz w:val="24"/>
          <w:szCs w:val="24"/>
        </w:rPr>
        <w:tab/>
        <w:t xml:space="preserve">Potthoff S, Presseau J, Sniehotta FF, Johnston M, Elovainio M, Avery L. Planning to be routine: habit as a mediator of the planning-behaviour relationship in healthcare professionals. </w:t>
      </w:r>
      <w:r w:rsidRPr="0004742F">
        <w:rPr>
          <w:rFonts w:ascii="Times New Roman" w:hAnsi="Times New Roman" w:cs="Times New Roman"/>
          <w:sz w:val="24"/>
          <w:szCs w:val="24"/>
          <w:lang w:val="nl-NL"/>
        </w:rPr>
        <w:t>Implement Sci. 2017;12(1):2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75.</w:t>
      </w:r>
      <w:r w:rsidRPr="0004742F">
        <w:rPr>
          <w:rFonts w:ascii="Times New Roman" w:hAnsi="Times New Roman" w:cs="Times New Roman"/>
          <w:sz w:val="24"/>
          <w:szCs w:val="24"/>
          <w:lang w:val="nl-NL"/>
        </w:rPr>
        <w:tab/>
        <w:t xml:space="preserve">Schulz P, Beblo T, Ribbert H, Kater L, Spannhorst S, Driessen M, et al. </w:t>
      </w:r>
      <w:r w:rsidRPr="00E134D6">
        <w:rPr>
          <w:rFonts w:ascii="Times New Roman" w:hAnsi="Times New Roman" w:cs="Times New Roman"/>
          <w:sz w:val="24"/>
          <w:szCs w:val="24"/>
        </w:rPr>
        <w:t>How is childhood emotional abuse related to major depression in adulthood? The role of personality and emotion acceptance. Child Abuse Negl. 2017;72:98-10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76.</w:t>
      </w:r>
      <w:r w:rsidRPr="0004742F">
        <w:rPr>
          <w:rFonts w:ascii="Times New Roman" w:hAnsi="Times New Roman" w:cs="Times New Roman"/>
          <w:sz w:val="24"/>
          <w:szCs w:val="24"/>
          <w:lang w:val="nl-NL"/>
        </w:rPr>
        <w:tab/>
        <w:t xml:space="preserve">Smarius LJ, Strieder TG, Loomans EM, Doreleijers TA, Vrijkotte TG, Gemke RJ, et al. </w:t>
      </w:r>
      <w:r w:rsidRPr="00E134D6">
        <w:rPr>
          <w:rFonts w:ascii="Times New Roman" w:hAnsi="Times New Roman" w:cs="Times New Roman"/>
          <w:sz w:val="24"/>
          <w:szCs w:val="24"/>
        </w:rPr>
        <w:t>Excessive infant crying doubles the risk of mood and behavioral problems at age 5: evidence for mediation by maternal characteristics. Eur Child Adolesc Psychiatry. 2017;26(3):293-30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7.</w:t>
      </w:r>
      <w:r w:rsidRPr="00E134D6">
        <w:rPr>
          <w:rFonts w:ascii="Times New Roman" w:hAnsi="Times New Roman" w:cs="Times New Roman"/>
          <w:sz w:val="24"/>
          <w:szCs w:val="24"/>
        </w:rPr>
        <w:tab/>
        <w:t>Whitworth JW, Craft LL, Dunsiger SI, Ciccolo JT. Direct and indirect effects of exercise on posttraumatic stress disorder symptoms: A longitudinal study. Gen Hosp Psychiatry. 2017;49:56-6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8.</w:t>
      </w:r>
      <w:r w:rsidRPr="00E134D6">
        <w:rPr>
          <w:rFonts w:ascii="Times New Roman" w:hAnsi="Times New Roman" w:cs="Times New Roman"/>
          <w:sz w:val="24"/>
          <w:szCs w:val="24"/>
        </w:rPr>
        <w:tab/>
        <w:t>Young DA, Shumway M, Flentje A, Riley ED. The relationship between childhood abuse and violent victimization in homeless and marginally housed women: The role of dissociation as a potential mediator. Psychol Trauma. 2017;9(5):613-2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79.</w:t>
      </w:r>
      <w:r w:rsidRPr="00E134D6">
        <w:rPr>
          <w:rFonts w:ascii="Times New Roman" w:hAnsi="Times New Roman" w:cs="Times New Roman"/>
          <w:sz w:val="24"/>
          <w:szCs w:val="24"/>
        </w:rPr>
        <w:tab/>
        <w:t>Alhalal E, Ford-Gilboe M, Wong C, Albuhairan F. Factors mediating the impacts of child abuse and intimate partner violence on chronic pain: A cross-sectional study 11 Medical and Health Sciences 1117 Public Health and Health Services 17 Psychology and Cognitive Sciences 1701 Psychology. BMC Women's Health. 2018;18(1).</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80.</w:t>
      </w:r>
      <w:r w:rsidRPr="00E134D6">
        <w:rPr>
          <w:rFonts w:ascii="Times New Roman" w:hAnsi="Times New Roman" w:cs="Times New Roman"/>
          <w:sz w:val="24"/>
          <w:szCs w:val="24"/>
        </w:rPr>
        <w:tab/>
        <w:t xml:space="preserve">Assmann KE, Ruhunuhewa I, Adjibade M, Li Z, Varraso R, Hercberg S, et al. The Mediating Role of Overweight and Obesity in the Prospective Association between Overall Dietary Quality and Healthy Aging. </w:t>
      </w:r>
      <w:r w:rsidRPr="0004742F">
        <w:rPr>
          <w:rFonts w:ascii="Times New Roman" w:hAnsi="Times New Roman" w:cs="Times New Roman"/>
          <w:sz w:val="24"/>
          <w:szCs w:val="24"/>
          <w:lang w:val="nl-NL"/>
        </w:rPr>
        <w:t>Nutrients. 2018;10(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lastRenderedPageBreak/>
        <w:t>81.</w:t>
      </w:r>
      <w:r w:rsidRPr="0004742F">
        <w:rPr>
          <w:rFonts w:ascii="Times New Roman" w:hAnsi="Times New Roman" w:cs="Times New Roman"/>
          <w:sz w:val="24"/>
          <w:szCs w:val="24"/>
          <w:lang w:val="nl-NL"/>
        </w:rPr>
        <w:tab/>
        <w:t xml:space="preserve">Bagshaw SM, Wang X, Zygun DA, Zuege D, Dodek P, Garland A, et al. </w:t>
      </w:r>
      <w:r w:rsidRPr="00E134D6">
        <w:rPr>
          <w:rFonts w:ascii="Times New Roman" w:hAnsi="Times New Roman" w:cs="Times New Roman"/>
          <w:sz w:val="24"/>
          <w:szCs w:val="24"/>
        </w:rPr>
        <w:t>Association between strained capacity and mortality among patients admitted to intensive care: A path-analysis modeling strategy. J Crit Care. 2018;43:81-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2.</w:t>
      </w:r>
      <w:r w:rsidRPr="00E134D6">
        <w:rPr>
          <w:rFonts w:ascii="Times New Roman" w:hAnsi="Times New Roman" w:cs="Times New Roman"/>
          <w:sz w:val="24"/>
          <w:szCs w:val="24"/>
        </w:rPr>
        <w:tab/>
        <w:t>Betka S, Pfeifer G, Garfinkel S, Prins H, Bond R, Sequeira H, et al. How Do Self-Assessment of Alexithymia and Sensitivity to Bodily Sensations Relate to Alcohol Consumption? Alcohol Clin Exp Res. 2018;42(1):81-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3.</w:t>
      </w:r>
      <w:r w:rsidRPr="00E134D6">
        <w:rPr>
          <w:rFonts w:ascii="Times New Roman" w:hAnsi="Times New Roman" w:cs="Times New Roman"/>
          <w:sz w:val="24"/>
          <w:szCs w:val="24"/>
        </w:rPr>
        <w:tab/>
        <w:t>Broström A, Wahlin A, Alehagen U, Ulander M, Johansson P. Sex-Specific Associations Between Self-reported Sleep Duration, Cardiovascular Disease, Hypertension, and Mortality in an Elderly Population. J Cardiovasc Nurs. 2018;33(5):422-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4.</w:t>
      </w:r>
      <w:r w:rsidRPr="00E134D6">
        <w:rPr>
          <w:rFonts w:ascii="Times New Roman" w:hAnsi="Times New Roman" w:cs="Times New Roman"/>
          <w:sz w:val="24"/>
          <w:szCs w:val="24"/>
        </w:rPr>
        <w:tab/>
        <w:t>Carmona NE, Subramaniapillai M, Mansur RB, Cha DS, Lee Y, Fus D, et al. Sex differences in the mediators of functional disability in Major Depressive Disorder. J Psychiatr Res. 2018;96:108-1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5.</w:t>
      </w:r>
      <w:r w:rsidRPr="00E134D6">
        <w:rPr>
          <w:rFonts w:ascii="Times New Roman" w:hAnsi="Times New Roman" w:cs="Times New Roman"/>
          <w:sz w:val="24"/>
          <w:szCs w:val="24"/>
        </w:rPr>
        <w:tab/>
        <w:t>Düzel E, Berron D, Schütze H, Cardenas-Blanco A, Metzger C, Betts M, et al. CSF total tau levels are associated with hippocampal novelty irrespective of hippocampal volume. Alzheimers Dement (Amst). 2018;10:782-9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6.</w:t>
      </w:r>
      <w:r w:rsidRPr="00E134D6">
        <w:rPr>
          <w:rFonts w:ascii="Times New Roman" w:hAnsi="Times New Roman" w:cs="Times New Roman"/>
          <w:sz w:val="24"/>
          <w:szCs w:val="24"/>
        </w:rPr>
        <w:tab/>
        <w:t>Dworkin ER, Gilmore AK, Bedard-Gilligan M, Lehavot K, Guttmannova K, Kaysen D. Predicting PTSD severity from experiences of trauma and heterosexism in lesbian and bisexual women: A longitudinal study of cognitive mediators. J Couns Psychol. 2018;65(3):324-3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7.</w:t>
      </w:r>
      <w:r w:rsidRPr="00E134D6">
        <w:rPr>
          <w:rFonts w:ascii="Times New Roman" w:hAnsi="Times New Roman" w:cs="Times New Roman"/>
          <w:sz w:val="24"/>
          <w:szCs w:val="24"/>
        </w:rPr>
        <w:tab/>
        <w:t>Falck RS, Best JR, Drenowatz C, Hand GA, Shook RP, Lavie CJ, et al. Psychosocial Determinants of Weight Loss Among Young Adults With Overweight and Obesity: How Does Drive for Thinness Affect Weight Loss? J Cardiopulm Rehabil Prev. 2018;38(2):104-1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88.</w:t>
      </w:r>
      <w:r w:rsidRPr="00E134D6">
        <w:rPr>
          <w:rFonts w:ascii="Times New Roman" w:hAnsi="Times New Roman" w:cs="Times New Roman"/>
          <w:sz w:val="24"/>
          <w:szCs w:val="24"/>
        </w:rPr>
        <w:tab/>
        <w:t>Gillespie SL, Mitchell AM, Kowalsky JM, Christian LM. Maternal parity and perinatal cortisol adaptation: The role of pregnancy-specific distress and implications for postpartum mood. Psychoneuroendocrinology. 2018;97:86-9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89.</w:t>
      </w:r>
      <w:r w:rsidRPr="00E134D6">
        <w:rPr>
          <w:rFonts w:ascii="Times New Roman" w:hAnsi="Times New Roman" w:cs="Times New Roman"/>
          <w:sz w:val="24"/>
          <w:szCs w:val="24"/>
        </w:rPr>
        <w:tab/>
        <w:t>Henneghan A, Stuifbergen A, Becker H, Kesler S, King E. Modifiable correlates of perceived cognitive function in breast cancer survivors up to 10 years after chemotherapy completion. J Cancer Surviv. 2018;12(2):224-3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0.</w:t>
      </w:r>
      <w:r w:rsidRPr="00E134D6">
        <w:rPr>
          <w:rFonts w:ascii="Times New Roman" w:hAnsi="Times New Roman" w:cs="Times New Roman"/>
          <w:sz w:val="24"/>
          <w:szCs w:val="24"/>
        </w:rPr>
        <w:tab/>
        <w:t>Holbein CE, Fogleman ND, Hommel K, Apers S, Rassart J, Moons P, et al. A multinational observational investigation of illness perceptions and quality of life among patients with a Fontan circulation. Congenit Heart Dis. 2018;13(3):392-40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1.</w:t>
      </w:r>
      <w:r w:rsidRPr="00E134D6">
        <w:rPr>
          <w:rFonts w:ascii="Times New Roman" w:hAnsi="Times New Roman" w:cs="Times New Roman"/>
          <w:sz w:val="24"/>
          <w:szCs w:val="24"/>
        </w:rPr>
        <w:tab/>
        <w:t>Hurd NM, Albright J, Wittrup A, Negrete A, Billingsley J. Appraisal Support from Natural Mentors, Self-worth, and Psychological Distress: Examining the Experiences of Underrepresented Students Transitioning Through College. J Youth Adolesc. 2018;47(5):1100-1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2.</w:t>
      </w:r>
      <w:r w:rsidRPr="00E134D6">
        <w:rPr>
          <w:rFonts w:ascii="Times New Roman" w:hAnsi="Times New Roman" w:cs="Times New Roman"/>
          <w:sz w:val="24"/>
          <w:szCs w:val="24"/>
        </w:rPr>
        <w:tab/>
        <w:t>Jang BJ, Schuler MS, Evans-Polce RJ, Patrick ME. Marital Status as a Partial Mediator of the Associations Between Young Adult Substance Use and Subsequent Substance Use Disorder: Application of Causal Inference Methods. J Stud Alcohol Drugs. 2018;79(4):567-7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3.</w:t>
      </w:r>
      <w:r w:rsidRPr="00E134D6">
        <w:rPr>
          <w:rFonts w:ascii="Times New Roman" w:hAnsi="Times New Roman" w:cs="Times New Roman"/>
          <w:sz w:val="24"/>
          <w:szCs w:val="24"/>
        </w:rPr>
        <w:tab/>
        <w:t>Jones MC, Smith K, Herber O, White M, Steele F, Johnston DW. Intention, beliefs and mood assessed using electronic diaries predicts attendance at cardiac rehabilitation: An observational study. Int J Nurs Stud. 2018;88:143-5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4.</w:t>
      </w:r>
      <w:r w:rsidRPr="00E134D6">
        <w:rPr>
          <w:rFonts w:ascii="Times New Roman" w:hAnsi="Times New Roman" w:cs="Times New Roman"/>
          <w:sz w:val="24"/>
          <w:szCs w:val="24"/>
        </w:rPr>
        <w:tab/>
        <w:t>Khan A, Teoh KR, Islam S, Hassard J. Psychosocial work characteristics, burnout, psychological morbidity symptoms and early retirement intentions: a cross-sectional study of NHS consultants in the UK. BMJ Open. 2018;8(7):e01872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95.</w:t>
      </w:r>
      <w:r w:rsidRPr="00E134D6">
        <w:rPr>
          <w:rFonts w:ascii="Times New Roman" w:hAnsi="Times New Roman" w:cs="Times New Roman"/>
          <w:sz w:val="24"/>
          <w:szCs w:val="24"/>
        </w:rPr>
        <w:tab/>
        <w:t>Lamarche F, Agharazii M, Nadeau-Fredette AC, Madore F, Goupil R. Central and Brachial Blood Pressures, Statins, and Low-Density Lipoprotein Cholesterol: A Mediation Analysis. Hypertension. 2018;71(3):415-2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6.</w:t>
      </w:r>
      <w:r w:rsidRPr="00E134D6">
        <w:rPr>
          <w:rFonts w:ascii="Times New Roman" w:hAnsi="Times New Roman" w:cs="Times New Roman"/>
          <w:sz w:val="24"/>
          <w:szCs w:val="24"/>
        </w:rPr>
        <w:tab/>
        <w:t>Lange D, Corbett J, Knoll N, Schwarzer R, Lippke S. Fruit and Vegetable Intake: the Interplay of Planning, Social Support, and Sex. Int J Behav Med. 2018;25(4):421-3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97.</w:t>
      </w:r>
      <w:r w:rsidRPr="00E134D6">
        <w:rPr>
          <w:rFonts w:ascii="Times New Roman" w:hAnsi="Times New Roman" w:cs="Times New Roman"/>
          <w:sz w:val="24"/>
          <w:szCs w:val="24"/>
        </w:rPr>
        <w:tab/>
        <w:t>Lee MR, Jung SM, Bang H, Kim HS, Kim YB. Association between muscle strength and type 2 diabetes mellitus in adults in Korea: Data from the Korea national health and nutrition examination survey (KNHANES) VI. Medicine (Baltimore). 2018;97(23):e10984.</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98.</w:t>
      </w:r>
      <w:r w:rsidRPr="00E134D6">
        <w:rPr>
          <w:rFonts w:ascii="Times New Roman" w:hAnsi="Times New Roman" w:cs="Times New Roman"/>
          <w:sz w:val="24"/>
          <w:szCs w:val="24"/>
        </w:rPr>
        <w:tab/>
        <w:t xml:space="preserve">Li Y, Zhang T, Han T, Li S, Bazzano L, He J, et al. Impact of cigarette smoking on the relationship between body mass index and insulin: Longitudinal observation from the Bogalusa Heart Study. </w:t>
      </w:r>
      <w:r w:rsidRPr="0004742F">
        <w:rPr>
          <w:rFonts w:ascii="Times New Roman" w:hAnsi="Times New Roman" w:cs="Times New Roman"/>
          <w:sz w:val="24"/>
          <w:szCs w:val="24"/>
          <w:lang w:val="nl-NL"/>
        </w:rPr>
        <w:t>Diabetes Obes Metab. 2018;20(7):1578-8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99.</w:t>
      </w:r>
      <w:r w:rsidRPr="0004742F">
        <w:rPr>
          <w:rFonts w:ascii="Times New Roman" w:hAnsi="Times New Roman" w:cs="Times New Roman"/>
          <w:sz w:val="24"/>
          <w:szCs w:val="24"/>
          <w:lang w:val="nl-NL"/>
        </w:rPr>
        <w:tab/>
        <w:t xml:space="preserve">Low S, Zhang X, Wang J, Yeoh LY, Liu YL, Ang KKL, et al. </w:t>
      </w:r>
      <w:r w:rsidRPr="00E134D6">
        <w:rPr>
          <w:rFonts w:ascii="Times New Roman" w:hAnsi="Times New Roman" w:cs="Times New Roman"/>
          <w:sz w:val="24"/>
          <w:szCs w:val="24"/>
        </w:rPr>
        <w:t>Long-term prospective observation suggests that glomerular hyperfiltration is associated with rapid decline in renal filtration function: A multiethnic study. Diab Vasc Dis Res. 2018;15(5):417-2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0.</w:t>
      </w:r>
      <w:r w:rsidRPr="00E134D6">
        <w:rPr>
          <w:rFonts w:ascii="Times New Roman" w:hAnsi="Times New Roman" w:cs="Times New Roman"/>
          <w:sz w:val="24"/>
          <w:szCs w:val="24"/>
        </w:rPr>
        <w:tab/>
        <w:t>MacKinnon AL, Carter CS, Feeley N, Gold I, Hayton B, Santhakumaran S, et al. Theory of mind as a link between oxytocin and maternal behavior. Psychoneuroendocrinology. 2018;92:87-94.</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01.</w:t>
      </w:r>
      <w:r w:rsidRPr="00E134D6">
        <w:rPr>
          <w:rFonts w:ascii="Times New Roman" w:hAnsi="Times New Roman" w:cs="Times New Roman"/>
          <w:sz w:val="24"/>
          <w:szCs w:val="24"/>
        </w:rPr>
        <w:tab/>
        <w:t xml:space="preserve">Malivoire BL, Hare CJ, Hart TL. Psychological symptoms and perceived cognitive impairment in multiple sclerosis: The role of rumination. </w:t>
      </w:r>
      <w:r w:rsidRPr="0004742F">
        <w:rPr>
          <w:rFonts w:ascii="Times New Roman" w:hAnsi="Times New Roman" w:cs="Times New Roman"/>
          <w:sz w:val="24"/>
          <w:szCs w:val="24"/>
          <w:lang w:val="nl-NL"/>
        </w:rPr>
        <w:t>Rehabil Psychol. 2018;63(2):286-9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21422C">
        <w:rPr>
          <w:rFonts w:ascii="Times New Roman" w:hAnsi="Times New Roman" w:cs="Times New Roman"/>
          <w:sz w:val="24"/>
          <w:szCs w:val="24"/>
        </w:rPr>
        <w:t>102.</w:t>
      </w:r>
      <w:r w:rsidRPr="0021422C">
        <w:rPr>
          <w:rFonts w:ascii="Times New Roman" w:hAnsi="Times New Roman" w:cs="Times New Roman"/>
          <w:sz w:val="24"/>
          <w:szCs w:val="24"/>
        </w:rPr>
        <w:tab/>
        <w:t xml:space="preserve">Meli L, Kautz M, Julian J, Edmondson D, Sumner JA. </w:t>
      </w:r>
      <w:r w:rsidRPr="00E134D6">
        <w:rPr>
          <w:rFonts w:ascii="Times New Roman" w:hAnsi="Times New Roman" w:cs="Times New Roman"/>
          <w:sz w:val="24"/>
          <w:szCs w:val="24"/>
        </w:rPr>
        <w:t>The role of perceived threat during emergency department cardiac evaluation and the age-posttraumatic stress disorder link. J Behav Med. 2018;41(3):357-6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03.</w:t>
      </w:r>
      <w:r w:rsidRPr="00E134D6">
        <w:rPr>
          <w:rFonts w:ascii="Times New Roman" w:hAnsi="Times New Roman" w:cs="Times New Roman"/>
          <w:sz w:val="24"/>
          <w:szCs w:val="24"/>
        </w:rPr>
        <w:tab/>
        <w:t>Owari Y, Miyatake N. Relationship between Chronic Low Back Pain, Social Participation, and Psychological Distress in Elderly People : A Pilot Mediation Analysis. Acta Med Okayama. 2018;72(4):337-4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4.</w:t>
      </w:r>
      <w:r w:rsidRPr="00E134D6">
        <w:rPr>
          <w:rFonts w:ascii="Times New Roman" w:hAnsi="Times New Roman" w:cs="Times New Roman"/>
          <w:sz w:val="24"/>
          <w:szCs w:val="24"/>
        </w:rPr>
        <w:tab/>
        <w:t>Pedersen M, Egerod I, Overgaard D, Baastrup M, Andersen I. Social inequality in phase II cardiac rehabilitation attendance: The impact of potential mediators. Eur J Cardiovasc Nurs. 2018;17(4):345-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5.</w:t>
      </w:r>
      <w:r w:rsidRPr="00E134D6">
        <w:rPr>
          <w:rFonts w:ascii="Times New Roman" w:hAnsi="Times New Roman" w:cs="Times New Roman"/>
          <w:sz w:val="24"/>
          <w:szCs w:val="24"/>
        </w:rPr>
        <w:tab/>
        <w:t>Peeters G, Leahy S, Kennelly S, Kenny RA. Is Fear of Falling Associated With Decline in Global Cognitive Functioning in Older Adults: Findings From the Irish Longitudinal Study on Ageing. J Am Med Dir Assoc. 2018;19(3):248-54.e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6.</w:t>
      </w:r>
      <w:r w:rsidRPr="00E134D6">
        <w:rPr>
          <w:rFonts w:ascii="Times New Roman" w:hAnsi="Times New Roman" w:cs="Times New Roman"/>
          <w:sz w:val="24"/>
          <w:szCs w:val="24"/>
        </w:rPr>
        <w:tab/>
        <w:t>Peng H, Zhu Y, Strachan E, Fowler E, Bacus T, Roy-Byrne P, et al. Childhood Trauma, DNA Methylation of Stress-Related Genes, and Depression: Findings From Two Monozygotic Twin Studies. Psychosom Med. 2018;80(7):599-60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7.</w:t>
      </w:r>
      <w:r w:rsidRPr="00E134D6">
        <w:rPr>
          <w:rFonts w:ascii="Times New Roman" w:hAnsi="Times New Roman" w:cs="Times New Roman"/>
          <w:sz w:val="24"/>
          <w:szCs w:val="24"/>
        </w:rPr>
        <w:tab/>
        <w:t>Rathbun AM, Shardell MD, Stuart EA, Yau MS, Gallo JJ, Schuler MS, et al. Pain severity as a mediator of the association between depressive symptoms and physical performance in knee osteoarthritis. Osteoarthr Cartil. 2018;26(11):1453-6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8.</w:t>
      </w:r>
      <w:r w:rsidRPr="00E134D6">
        <w:rPr>
          <w:rFonts w:ascii="Times New Roman" w:hAnsi="Times New Roman" w:cs="Times New Roman"/>
          <w:sz w:val="24"/>
          <w:szCs w:val="24"/>
        </w:rPr>
        <w:tab/>
        <w:t>Reed-Knight B, van Tilburg MAL, Levy RL, Langer SL, Romano JM, Murphy TB, et al. Maladaptive Coping and Depressive Symptoms Partially Explain the Association Between Family Stress and Pain-Related Distress in Youth With IBD. J Pediatr Psychol. 2018;43(1):94-10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09.</w:t>
      </w:r>
      <w:r w:rsidRPr="00E134D6">
        <w:rPr>
          <w:rFonts w:ascii="Times New Roman" w:hAnsi="Times New Roman" w:cs="Times New Roman"/>
          <w:sz w:val="24"/>
          <w:szCs w:val="24"/>
        </w:rPr>
        <w:tab/>
        <w:t>Reeve S, Nickless A, Sheaves B, Freeman D. Insomnia, negative affect, and psychotic experiences: Modelling pathways over time in a clinical observational study. Psychiatry Res. 2018;269:673-8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0.</w:t>
      </w:r>
      <w:r w:rsidRPr="00E134D6">
        <w:rPr>
          <w:rFonts w:ascii="Times New Roman" w:hAnsi="Times New Roman" w:cs="Times New Roman"/>
          <w:sz w:val="24"/>
          <w:szCs w:val="24"/>
        </w:rPr>
        <w:tab/>
        <w:t xml:space="preserve">Reilly JP, Wang F, Jones TK, Palakshappa JA, Anderson BJ, Shashaty MGS, et al. Plasma angiopoietin-2 as a potential causal marker in sepsis-associated ARDS development: </w:t>
      </w:r>
      <w:r w:rsidRPr="00E134D6">
        <w:rPr>
          <w:rFonts w:ascii="Times New Roman" w:hAnsi="Times New Roman" w:cs="Times New Roman"/>
          <w:sz w:val="24"/>
          <w:szCs w:val="24"/>
        </w:rPr>
        <w:lastRenderedPageBreak/>
        <w:t>evidence from Mendelian randomization and mediation analysis. Intensive Care Med. 2018;44(11):1849-5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1.</w:t>
      </w:r>
      <w:r w:rsidRPr="00E134D6">
        <w:rPr>
          <w:rFonts w:ascii="Times New Roman" w:hAnsi="Times New Roman" w:cs="Times New Roman"/>
          <w:sz w:val="24"/>
          <w:szCs w:val="24"/>
        </w:rPr>
        <w:tab/>
        <w:t>Richter MS, O'Reilly K, O'Sullivan D, O'Flynn P, Corvin A, Donohoe G, et al. Prospective observational cohort study of 'treatment as usual' over four years for patients with schizophrenia in a national forensic hospital. BMC Psychiatry. 2018;18(1):28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2.</w:t>
      </w:r>
      <w:r w:rsidRPr="00E134D6">
        <w:rPr>
          <w:rFonts w:ascii="Times New Roman" w:hAnsi="Times New Roman" w:cs="Times New Roman"/>
          <w:sz w:val="24"/>
          <w:szCs w:val="24"/>
        </w:rPr>
        <w:tab/>
        <w:t>Schrepf A, Naliboff B, Williams DA, Stephens-Shields AJ, Landis JR, Gupta A, et al. Adverse Childhood Experiences and Symptoms of Urologic Chronic Pelvic Pain Syndrome: A Multidisciplinary Approach to the Study of Chronic Pelvic Pain Research Network Study. Ann Behav Med. 2018;52(10):865-7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3.</w:t>
      </w:r>
      <w:r w:rsidRPr="00E134D6">
        <w:rPr>
          <w:rFonts w:ascii="Times New Roman" w:hAnsi="Times New Roman" w:cs="Times New Roman"/>
          <w:sz w:val="24"/>
          <w:szCs w:val="24"/>
        </w:rPr>
        <w:tab/>
        <w:t>Seixas AA, Vallon J, Barnes-Grant A, Butler M, Langford AT, Grandner MA, et al. Mediating effects of body mass index, physical activity, and emotional distress on the relationship between short sleep and cardiovascular disease. Medicine (Baltimore). 2018;97(37):e1193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4.</w:t>
      </w:r>
      <w:r w:rsidRPr="00E134D6">
        <w:rPr>
          <w:rFonts w:ascii="Times New Roman" w:hAnsi="Times New Roman" w:cs="Times New Roman"/>
          <w:sz w:val="24"/>
          <w:szCs w:val="24"/>
        </w:rPr>
        <w:tab/>
        <w:t>Seng EK, Kuka AJ, Mayson SJ, Smitherman TA, Buse DC. Acceptance, Psychiatric Symptoms, and Migraine Disability: An Observational Study in a Headache Center. Headache. 2018;58(6):859-7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5.</w:t>
      </w:r>
      <w:r w:rsidRPr="00E134D6">
        <w:rPr>
          <w:rFonts w:ascii="Times New Roman" w:hAnsi="Times New Roman" w:cs="Times New Roman"/>
          <w:sz w:val="24"/>
          <w:szCs w:val="24"/>
        </w:rPr>
        <w:tab/>
        <w:t>Shao B, Song B, Feng S, Lin Y, Du J, Shao H, et al. The relationship of social support, mental health, and health-related quality of life in human immunodeficiency virus-positive men who have sex with men: From the analysis of canonical correlation and structural equation model: A cross-sectional study. Medicine (Baltimore). 2018;97(30):e1165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6.</w:t>
      </w:r>
      <w:r w:rsidRPr="00E134D6">
        <w:rPr>
          <w:rFonts w:ascii="Times New Roman" w:hAnsi="Times New Roman" w:cs="Times New Roman"/>
          <w:sz w:val="24"/>
          <w:szCs w:val="24"/>
        </w:rPr>
        <w:tab/>
        <w:t>Shippee ND, Finch M, Wholey DR. Assessing medical home mechanisms: Certification, asthma education, and outcomes. Am J Manag Care. 2018;24(3):e79-e8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21422C">
        <w:rPr>
          <w:rFonts w:ascii="Times New Roman" w:hAnsi="Times New Roman" w:cs="Times New Roman"/>
          <w:sz w:val="24"/>
          <w:szCs w:val="24"/>
          <w:lang w:val="nl-NL"/>
        </w:rPr>
        <w:t>117.</w:t>
      </w:r>
      <w:r w:rsidRPr="0021422C">
        <w:rPr>
          <w:rFonts w:ascii="Times New Roman" w:hAnsi="Times New Roman" w:cs="Times New Roman"/>
          <w:sz w:val="24"/>
          <w:szCs w:val="24"/>
          <w:lang w:val="nl-NL"/>
        </w:rPr>
        <w:tab/>
        <w:t xml:space="preserve">Skakkebæk A, Moore PJ, Pedersen AD, Bojesen A, Kristensen MK, Fedder J, et al. </w:t>
      </w:r>
      <w:r w:rsidRPr="00E134D6">
        <w:rPr>
          <w:rFonts w:ascii="Times New Roman" w:hAnsi="Times New Roman" w:cs="Times New Roman"/>
          <w:sz w:val="24"/>
          <w:szCs w:val="24"/>
        </w:rPr>
        <w:t>Anxiety and depression in Klinefelter syndrome: The impact of personality and social engagement. PLoS One. 2018;13(11):e020693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18.</w:t>
      </w:r>
      <w:r w:rsidRPr="00E134D6">
        <w:rPr>
          <w:rFonts w:ascii="Times New Roman" w:hAnsi="Times New Roman" w:cs="Times New Roman"/>
          <w:sz w:val="24"/>
          <w:szCs w:val="24"/>
        </w:rPr>
        <w:tab/>
        <w:t>Smit K, Otten R, Voogt C, Kleinjan M, Engels R, Kuntsche E. Exposure to drinking mediates the association between parental alcohol use and preteen alcohol use. Addictive Behaviors. 2018;87:244-5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19.</w:t>
      </w:r>
      <w:r w:rsidRPr="00E134D6">
        <w:rPr>
          <w:rFonts w:ascii="Times New Roman" w:hAnsi="Times New Roman" w:cs="Times New Roman"/>
          <w:sz w:val="24"/>
          <w:szCs w:val="24"/>
        </w:rPr>
        <w:tab/>
        <w:t>Song EK, Wu JR. Associations of Vitamin D Intake and Sleep Quality With Cognitive Dysfunction in Older Adults With Heart Failure. J Cardiovasc Nurs. 2018;33(4):392-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0.</w:t>
      </w:r>
      <w:r w:rsidRPr="00E134D6">
        <w:rPr>
          <w:rFonts w:ascii="Times New Roman" w:hAnsi="Times New Roman" w:cs="Times New Roman"/>
          <w:sz w:val="24"/>
          <w:szCs w:val="24"/>
        </w:rPr>
        <w:tab/>
        <w:t>Swinnen TW, Vlaeyen JWS, Dankaerts W, Westhovens R, de Vlam K. Activity Limitations in Patients with Axial Spondyloarthritis: A Role for Fear of Movement and (Re)injury Beliefs. J Rheumatol. 2018;45(3):357-6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1.</w:t>
      </w:r>
      <w:r w:rsidRPr="00E134D6">
        <w:rPr>
          <w:rFonts w:ascii="Times New Roman" w:hAnsi="Times New Roman" w:cs="Times New Roman"/>
          <w:sz w:val="24"/>
          <w:szCs w:val="24"/>
        </w:rPr>
        <w:tab/>
        <w:t>Talaei-Khoei M, Chen N, Ring D, Vranceanu AM. Satisfaction with life moderates the indirect effect of pain intensity on pain interference through pain catastrophizing. J Consult Clin Psychol. 2018;86(3):231-4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2.</w:t>
      </w:r>
      <w:r w:rsidRPr="00E134D6">
        <w:rPr>
          <w:rFonts w:ascii="Times New Roman" w:hAnsi="Times New Roman" w:cs="Times New Roman"/>
          <w:sz w:val="24"/>
          <w:szCs w:val="24"/>
        </w:rPr>
        <w:tab/>
        <w:t>Talbot D, Delaney JAC, Sandfort V, Herrington DM, McClelland RL. Importance of the lipid-related pathways in the association between statins, mortality, and cardiovascular disease risk: The Multi-Ethnic Study of Atherosclerosis. Pharmacoepidemiol Drug Saf. 2018;27(4):365-7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3.</w:t>
      </w:r>
      <w:r w:rsidRPr="00E134D6">
        <w:rPr>
          <w:rFonts w:ascii="Times New Roman" w:hAnsi="Times New Roman" w:cs="Times New Roman"/>
          <w:sz w:val="24"/>
          <w:szCs w:val="24"/>
        </w:rPr>
        <w:tab/>
        <w:t>Tun HM, Bridgman SL, Chari R, Field CJ, Guttman DS, Becker AB, et al. Roles of Birth Mode and Infant Gut Microbiota in Intergenerational Transmission of Overweight and Obesity From Mother to Offspring. JAMA Pediatr. 2018;172(4):368-7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4.</w:t>
      </w:r>
      <w:r w:rsidRPr="00E134D6">
        <w:rPr>
          <w:rFonts w:ascii="Times New Roman" w:hAnsi="Times New Roman" w:cs="Times New Roman"/>
          <w:sz w:val="24"/>
          <w:szCs w:val="24"/>
        </w:rPr>
        <w:tab/>
        <w:t>Wagner NJ, Gueron-Sela N, Bedford R, Propper C. Maternal Attributions of Infant Behavior and Parenting in Toddlerhood Predict Teacher-Rated Internalizing Problems in Childhood. J Clin Child Adolesc Psychol. 2018;47:S569-s7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5.</w:t>
      </w:r>
      <w:r w:rsidRPr="00E134D6">
        <w:rPr>
          <w:rFonts w:ascii="Times New Roman" w:hAnsi="Times New Roman" w:cs="Times New Roman"/>
          <w:sz w:val="24"/>
          <w:szCs w:val="24"/>
        </w:rPr>
        <w:tab/>
        <w:t>Albelda R, Wiemers E, Hahn T, Khera N, Salas Coronado DY, Abel GA. Relationship between paid leave, financial burden, and patient-reported outcomes among employed patients who have undergone bone marrow transplantation. Qual Life Res. 2019;28(7):1835-4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26.</w:t>
      </w:r>
      <w:r w:rsidRPr="00E134D6">
        <w:rPr>
          <w:rFonts w:ascii="Times New Roman" w:hAnsi="Times New Roman" w:cs="Times New Roman"/>
          <w:sz w:val="24"/>
          <w:szCs w:val="24"/>
        </w:rPr>
        <w:tab/>
        <w:t>Albritton JA, Fried B, Singh K, Weiner BJ, Reeve B, Edwards JR. The role of psychological safety and learning behavior in the development of effective quality improvement teams in Ghana: an observational study. BMC Health Serv Res. 2019;19(1):38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7.</w:t>
      </w:r>
      <w:r w:rsidRPr="00E134D6">
        <w:rPr>
          <w:rFonts w:ascii="Times New Roman" w:hAnsi="Times New Roman" w:cs="Times New Roman"/>
          <w:sz w:val="24"/>
          <w:szCs w:val="24"/>
        </w:rPr>
        <w:tab/>
        <w:t>Bollyky TJ, Templin T, Cohen M, Schoder D, Dieleman JL, Wigley S. The relationships between democratic experience, adult health, and cause-specific mortality in 170 countries between 1980 and 2016: an observational analysis. The Lancet. 2019;393(10181):1628-4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8.</w:t>
      </w:r>
      <w:r w:rsidRPr="00E134D6">
        <w:rPr>
          <w:rFonts w:ascii="Times New Roman" w:hAnsi="Times New Roman" w:cs="Times New Roman"/>
          <w:sz w:val="24"/>
          <w:szCs w:val="24"/>
        </w:rPr>
        <w:tab/>
        <w:t>Caldwell JA, Knapik JJ, Shing TL, Kardouni JR, Lieberman HR. The association of insomnia and sleep apnea with deployment and combat exposure in the entire population of US army soldiers from 1997 to 2011: a retrospective cohort investigation. Sleep. 2019;42(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29.</w:t>
      </w:r>
      <w:r w:rsidRPr="00E134D6">
        <w:rPr>
          <w:rFonts w:ascii="Times New Roman" w:hAnsi="Times New Roman" w:cs="Times New Roman"/>
          <w:sz w:val="24"/>
          <w:szCs w:val="24"/>
        </w:rPr>
        <w:tab/>
        <w:t>Chang KC, Lin CY, Chang CC, Ting SY, Cheng CM, Wang JD. Psychological distress mediated the effects of self-stigma on quality of life in opioid-dependent individuals: A cross-sectional study. PLoS One. 2019;14(2):e021103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0.</w:t>
      </w:r>
      <w:r w:rsidRPr="00E134D6">
        <w:rPr>
          <w:rFonts w:ascii="Times New Roman" w:hAnsi="Times New Roman" w:cs="Times New Roman"/>
          <w:sz w:val="24"/>
          <w:szCs w:val="24"/>
        </w:rPr>
        <w:tab/>
        <w:t>Choe YR, Jeong JR, Kim YP. Grip strength mediates the relationship between muscle mass and frailty. J Cachexia Sarcopeni. 201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1.</w:t>
      </w:r>
      <w:r w:rsidRPr="00E134D6">
        <w:rPr>
          <w:rFonts w:ascii="Times New Roman" w:hAnsi="Times New Roman" w:cs="Times New Roman"/>
          <w:sz w:val="24"/>
          <w:szCs w:val="24"/>
        </w:rPr>
        <w:tab/>
        <w:t>Cui Y, Kim SW, Lee BJ, Kim JJ, Yu JC, Lee KY, et al. Negative schema and rumination as mediators of the relationship between childhood trauma and recent suicidal ideation in patients with early psychosis. J Clin Psychiat. 2019;80(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2.</w:t>
      </w:r>
      <w:r w:rsidRPr="00E134D6">
        <w:rPr>
          <w:rFonts w:ascii="Times New Roman" w:hAnsi="Times New Roman" w:cs="Times New Roman"/>
          <w:sz w:val="24"/>
          <w:szCs w:val="24"/>
        </w:rPr>
        <w:tab/>
        <w:t>De La Fuente J, García-Torrecillas JM, Solinas G, Iglesias-Espinosa MM, Garzón-Umerenkova A, Fiz-Pérez J. Structural equation model (SEM) of stroke mortality in Spanish inpatient hospital settings: The role of individual and contextual factors. Front Neurol. 2019;10.</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33.</w:t>
      </w:r>
      <w:r w:rsidRPr="00E134D6">
        <w:rPr>
          <w:rFonts w:ascii="Times New Roman" w:hAnsi="Times New Roman" w:cs="Times New Roman"/>
          <w:sz w:val="24"/>
          <w:szCs w:val="24"/>
        </w:rPr>
        <w:tab/>
        <w:t xml:space="preserve">De Oliveira Neves FM, Araújo CB, De Freitas DF, Arruda BFT, De Macêdo Filho LJM, Salles VB, et al. Fibroblast growth factor 23, endothelium biomarkers and acute kidney injury in critically-ill patients. </w:t>
      </w:r>
      <w:r w:rsidRPr="0004742F">
        <w:rPr>
          <w:rFonts w:ascii="Times New Roman" w:hAnsi="Times New Roman" w:cs="Times New Roman"/>
          <w:sz w:val="24"/>
          <w:szCs w:val="24"/>
          <w:lang w:val="nl-NL"/>
        </w:rPr>
        <w:t>J Transl Med. 2019;17(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lastRenderedPageBreak/>
        <w:t>134.</w:t>
      </w:r>
      <w:r w:rsidRPr="0004742F">
        <w:rPr>
          <w:rFonts w:ascii="Times New Roman" w:hAnsi="Times New Roman" w:cs="Times New Roman"/>
          <w:sz w:val="24"/>
          <w:szCs w:val="24"/>
          <w:lang w:val="nl-NL"/>
        </w:rPr>
        <w:tab/>
        <w:t xml:space="preserve">Eisenga MF, De Jong MA, Van der Meer P, Leaf DE, Huls G, Nolte IM, et al. </w:t>
      </w:r>
      <w:r w:rsidRPr="00E134D6">
        <w:rPr>
          <w:rFonts w:ascii="Times New Roman" w:hAnsi="Times New Roman" w:cs="Times New Roman"/>
          <w:sz w:val="24"/>
          <w:szCs w:val="24"/>
        </w:rPr>
        <w:t>Iron deficiency, elevated erythropoietin, fibroblast growth factor 23, and mortality in the general population of the netherlands: A cohort study. PLoS Medicine. 2019;16(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5.</w:t>
      </w:r>
      <w:r w:rsidRPr="00E134D6">
        <w:rPr>
          <w:rFonts w:ascii="Times New Roman" w:hAnsi="Times New Roman" w:cs="Times New Roman"/>
          <w:sz w:val="24"/>
          <w:szCs w:val="24"/>
        </w:rPr>
        <w:tab/>
        <w:t>Fujita Y, Kouda K, Ohara K, Nakamura H, Iki M. Leptin mediates the relationship between fat mass and blood pressure: The Hamamatsu School-based health study. Medicine (Baltimore). 2019;98(12):e1493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6.</w:t>
      </w:r>
      <w:r w:rsidRPr="00E134D6">
        <w:rPr>
          <w:rFonts w:ascii="Times New Roman" w:hAnsi="Times New Roman" w:cs="Times New Roman"/>
          <w:sz w:val="24"/>
          <w:szCs w:val="24"/>
        </w:rPr>
        <w:tab/>
        <w:t>Garrido-Miguel M, Torres-Costoso A, Martínez-Andrés M, Notario-Pacheco B, Díez-Fernández A, Álvarez-Bueno C, et al. The risk of eating disorders and bone health in young adults: the mediating role of body composition and fitness. Eat Weight Disord. 2019;24(6):1145-54.</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7.</w:t>
      </w:r>
      <w:r w:rsidRPr="00E134D6">
        <w:rPr>
          <w:rFonts w:ascii="Times New Roman" w:hAnsi="Times New Roman" w:cs="Times New Roman"/>
          <w:sz w:val="24"/>
          <w:szCs w:val="24"/>
        </w:rPr>
        <w:tab/>
        <w:t>Gentina T, Bailly S, Jounieaux F, Verkindre C, Broussier PM, Guffroy D, et al. Marital quality, partner's engagement and continuous positive airway pressure adherence in obstructive sleep apnea. Sleep Med. 2019;55:56-6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8.</w:t>
      </w:r>
      <w:r w:rsidRPr="00E134D6">
        <w:rPr>
          <w:rFonts w:ascii="Times New Roman" w:hAnsi="Times New Roman" w:cs="Times New Roman"/>
          <w:sz w:val="24"/>
          <w:szCs w:val="24"/>
        </w:rPr>
        <w:tab/>
        <w:t>Guadamuz JS, Ozenberger K, Qato DM, Ko NY, Saffore CD, Adimadhyam S, et al. Mediation analyses of socioeconomic factors determining racial differences in the treatment of diffuse large B-cell lymphoma in a cohort of older adults. Medicine (Baltimore). 2019;98(46):e1796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39.</w:t>
      </w:r>
      <w:r w:rsidRPr="00E134D6">
        <w:rPr>
          <w:rFonts w:ascii="Times New Roman" w:hAnsi="Times New Roman" w:cs="Times New Roman"/>
          <w:sz w:val="24"/>
          <w:szCs w:val="24"/>
        </w:rPr>
        <w:tab/>
        <w:t>Huang X, Li Z, Wan Q. From organisational justice to turnover intention among community nurses: A mediating model. J Clin Nurs. 2019;28(21):3957-6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0.</w:t>
      </w:r>
      <w:r w:rsidRPr="00E134D6">
        <w:rPr>
          <w:rFonts w:ascii="Times New Roman" w:hAnsi="Times New Roman" w:cs="Times New Roman"/>
          <w:sz w:val="24"/>
          <w:szCs w:val="24"/>
        </w:rPr>
        <w:tab/>
        <w:t>Jordahl KM, Phipps AI, Randolph TW, Tindle HA, Liu S, Tinker LF, et al. Differential DNA methylation in blood as a mediator of the association between cigarette smoking and bladder cancer risk among postmenopausal women. Epigenetics. 2019;14(11):1065-7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41.</w:t>
      </w:r>
      <w:r w:rsidRPr="00E134D6">
        <w:rPr>
          <w:rFonts w:ascii="Times New Roman" w:hAnsi="Times New Roman" w:cs="Times New Roman"/>
          <w:sz w:val="24"/>
          <w:szCs w:val="24"/>
        </w:rPr>
        <w:tab/>
        <w:t>Kasten S, van Osch L, Candel M, de Vries H. The influence of pre-motivational factors on behavior via motivational factors: a test of the I-Change model. BMC Psychol. 2019;7(1):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2.</w:t>
      </w:r>
      <w:r w:rsidRPr="00E134D6">
        <w:rPr>
          <w:rFonts w:ascii="Times New Roman" w:hAnsi="Times New Roman" w:cs="Times New Roman"/>
          <w:sz w:val="24"/>
          <w:szCs w:val="24"/>
        </w:rPr>
        <w:tab/>
        <w:t>Kelley ML, Bravo AJ, Hamrick HC, Braitman AL, Judah MR. Killing during combat and negative mental health and substance use outcomes among recent-era veterans: The mediating effects of rumination. Psychol Trauma. 2019;11(4):379-8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3.</w:t>
      </w:r>
      <w:r w:rsidRPr="00E134D6">
        <w:rPr>
          <w:rFonts w:ascii="Times New Roman" w:hAnsi="Times New Roman" w:cs="Times New Roman"/>
          <w:sz w:val="24"/>
          <w:szCs w:val="24"/>
        </w:rPr>
        <w:tab/>
        <w:t>Lertpimonchai A, Rattanasiri S, Tamsailom S, Champaiboon C, Ingsathit A, Kitiyakara C, et al. Periodontitis as the risk factor of chronic kidney disease: Mediation analysis. J Clin Periodontol. 2019;46(6):631-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4.</w:t>
      </w:r>
      <w:r w:rsidRPr="00E134D6">
        <w:rPr>
          <w:rFonts w:ascii="Times New Roman" w:hAnsi="Times New Roman" w:cs="Times New Roman"/>
          <w:sz w:val="24"/>
          <w:szCs w:val="24"/>
        </w:rPr>
        <w:tab/>
        <w:t>Li HC, Chen KM, Hsu HF. Modelling factors of urinary incontinence in institutional older adults with dementia. J Clin Nurs. 2019;28(23):4504-1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5.</w:t>
      </w:r>
      <w:r w:rsidRPr="00E134D6">
        <w:rPr>
          <w:rFonts w:ascii="Times New Roman" w:hAnsi="Times New Roman" w:cs="Times New Roman"/>
          <w:sz w:val="24"/>
          <w:szCs w:val="24"/>
        </w:rPr>
        <w:tab/>
        <w:t>Li X, Qian Y, Xu H, Guan J, Yin S. Interrelationships among common predictors of cardiovascular diseases in patients of OSA: a large-scale observational study. Sleep Med. 2019;64:S310.</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6.</w:t>
      </w:r>
      <w:r w:rsidRPr="00E134D6">
        <w:rPr>
          <w:rFonts w:ascii="Times New Roman" w:hAnsi="Times New Roman" w:cs="Times New Roman"/>
          <w:sz w:val="24"/>
          <w:szCs w:val="24"/>
        </w:rPr>
        <w:tab/>
        <w:t>Lindner OC, McCabe MG, Boele F, Mayes A, Talmi D, Radford J, et al. Discussing factors associated with quality of life in cancer follow-up appointments: a preliminary test of a pragmatic model for clinical practice. Clin Rehabil. 2019;33(4):762-7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7.</w:t>
      </w:r>
      <w:r w:rsidRPr="00E134D6">
        <w:rPr>
          <w:rFonts w:ascii="Times New Roman" w:hAnsi="Times New Roman" w:cs="Times New Roman"/>
          <w:sz w:val="24"/>
          <w:szCs w:val="24"/>
        </w:rPr>
        <w:tab/>
        <w:t>Loskutova N, Watts AS, Burns JM. The cause-effect relationship between bone loss and Alzheimer's disease using statistical modeling. Med Hypotheses. 2019;122:92-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8.</w:t>
      </w:r>
      <w:r w:rsidRPr="00E134D6">
        <w:rPr>
          <w:rFonts w:ascii="Times New Roman" w:hAnsi="Times New Roman" w:cs="Times New Roman"/>
          <w:sz w:val="24"/>
          <w:szCs w:val="24"/>
        </w:rPr>
        <w:tab/>
        <w:t>Loyd BJ, Stackhouse SK, Hogan C, Dayton MR, Stevens-Lapsley JE, Kittelson AJ. Peripheral Nociception Is Associated with Voluntary Activation Deficits and Quadriceps Weakness Following Total Knee Arthroplasty. J Bone Joint Surg Am. 2019;101(17):1539-4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49.</w:t>
      </w:r>
      <w:r w:rsidRPr="00E134D6">
        <w:rPr>
          <w:rFonts w:ascii="Times New Roman" w:hAnsi="Times New Roman" w:cs="Times New Roman"/>
          <w:sz w:val="24"/>
          <w:szCs w:val="24"/>
        </w:rPr>
        <w:tab/>
        <w:t>Margiotta DPE, Fasano S, Basta F, Pierro L, Riccardi A, Navarini L, et al. The association between duration of remission, fatigue, depression and health-related quality of life in Italian patients with systemic lupus erythematosus. Lupus. 2019;28(14):1705-11.</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50.</w:t>
      </w:r>
      <w:r w:rsidRPr="00E134D6">
        <w:rPr>
          <w:rFonts w:ascii="Times New Roman" w:hAnsi="Times New Roman" w:cs="Times New Roman"/>
          <w:sz w:val="24"/>
          <w:szCs w:val="24"/>
        </w:rPr>
        <w:tab/>
        <w:t>Matenchuk BA, Tamana SK, Lou WYW, Lefebvre DL, Sears MR, Becker AB, et al. Prenatal depression and birth mode sequentially mediate maternal education's influence on infant sleep duration. Sleep Med. 2019;59:24-32.</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51.</w:t>
      </w:r>
      <w:r w:rsidRPr="00E134D6">
        <w:rPr>
          <w:rFonts w:ascii="Times New Roman" w:hAnsi="Times New Roman" w:cs="Times New Roman"/>
          <w:sz w:val="24"/>
          <w:szCs w:val="24"/>
        </w:rPr>
        <w:tab/>
        <w:t xml:space="preserve">Matsuishi Y, Shimojo N, Unoki T, Sakuramoto H, Tokunaga C, Yoshino Y, et al. Type D personality is a predictor of prolonged acute brain dysfunction (delirium/coma) after cardiovascular surgery. </w:t>
      </w:r>
      <w:r w:rsidRPr="0004742F">
        <w:rPr>
          <w:rFonts w:ascii="Times New Roman" w:hAnsi="Times New Roman" w:cs="Times New Roman"/>
          <w:sz w:val="24"/>
          <w:szCs w:val="24"/>
          <w:lang w:val="nl-NL"/>
        </w:rPr>
        <w:t>BMC Psychol. 2019;7(1):2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152.</w:t>
      </w:r>
      <w:r w:rsidRPr="0004742F">
        <w:rPr>
          <w:rFonts w:ascii="Times New Roman" w:hAnsi="Times New Roman" w:cs="Times New Roman"/>
          <w:sz w:val="24"/>
          <w:szCs w:val="24"/>
          <w:lang w:val="nl-NL"/>
        </w:rPr>
        <w:tab/>
        <w:t xml:space="preserve">Matthews KA, Hall MH, Lee L, Kravitz HM, Chang Y, Appelhans BM, et al. </w:t>
      </w:r>
      <w:r w:rsidRPr="00E134D6">
        <w:rPr>
          <w:rFonts w:ascii="Times New Roman" w:hAnsi="Times New Roman" w:cs="Times New Roman"/>
          <w:sz w:val="24"/>
          <w:szCs w:val="24"/>
        </w:rPr>
        <w:t>Racial/ethnic disparities in women's sleep duration, continuity, and quality, and their statistical mediators: Study of women's health across the nation. Sleep. 2019;42(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53.</w:t>
      </w:r>
      <w:r w:rsidRPr="00E134D6">
        <w:rPr>
          <w:rFonts w:ascii="Times New Roman" w:hAnsi="Times New Roman" w:cs="Times New Roman"/>
          <w:sz w:val="24"/>
          <w:szCs w:val="24"/>
        </w:rPr>
        <w:tab/>
        <w:t>Miller MB, Metrik J, Borsari B, Jackson KM. Longitudinal Associations between Sleep, Intrusive Thoughts, and Alcohol Problems Among Veterans. Alcohol Clin Exp Res. 2019;43(11):2438-4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54.</w:t>
      </w:r>
      <w:r w:rsidRPr="00E134D6">
        <w:rPr>
          <w:rFonts w:ascii="Times New Roman" w:hAnsi="Times New Roman" w:cs="Times New Roman"/>
          <w:sz w:val="24"/>
          <w:szCs w:val="24"/>
        </w:rPr>
        <w:tab/>
        <w:t>Müller A, Znoj H, Moggi F. How Are Self-Efficacy and Motivation Related to Drinking Five Years after Residential Treatment? A Longitudinal Multicenter Study. Eur Addict Res. 2019;25(5):213-23.</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55.</w:t>
      </w:r>
      <w:r w:rsidRPr="00E134D6">
        <w:rPr>
          <w:rFonts w:ascii="Times New Roman" w:hAnsi="Times New Roman" w:cs="Times New Roman"/>
          <w:sz w:val="24"/>
          <w:szCs w:val="24"/>
        </w:rPr>
        <w:tab/>
        <w:t xml:space="preserve">Oliveira DVD, Nascimento Júnior JRAD, Cunha PMD, Cavaglieri CR. Relationship between the practice of physical activity and the functionality of older people from primary care health: Mediation by sedentary behavior. </w:t>
      </w:r>
      <w:r w:rsidRPr="0004742F">
        <w:rPr>
          <w:rFonts w:ascii="Times New Roman" w:hAnsi="Times New Roman" w:cs="Times New Roman"/>
          <w:sz w:val="24"/>
          <w:szCs w:val="24"/>
          <w:lang w:val="nl-NL"/>
        </w:rPr>
        <w:t>Apunts Medicina de l'Esport. 2019;54(202):45-5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156.</w:t>
      </w:r>
      <w:r w:rsidRPr="0004742F">
        <w:rPr>
          <w:rFonts w:ascii="Times New Roman" w:hAnsi="Times New Roman" w:cs="Times New Roman"/>
          <w:sz w:val="24"/>
          <w:szCs w:val="24"/>
          <w:lang w:val="nl-NL"/>
        </w:rPr>
        <w:tab/>
        <w:t xml:space="preserve">Opel N, Redlich R, Dohm K, Zaremba D, Goltermann J, Repple J, et al. </w:t>
      </w:r>
      <w:r w:rsidRPr="00E134D6">
        <w:rPr>
          <w:rFonts w:ascii="Times New Roman" w:hAnsi="Times New Roman" w:cs="Times New Roman"/>
          <w:sz w:val="24"/>
          <w:szCs w:val="24"/>
        </w:rPr>
        <w:t>Mediation of the influence of childhood maltreatment on depression relapse by cortical structure: a 2-year longitudinal observational study. Lancet Psychiat. 2019;6(4):318-2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57.</w:t>
      </w:r>
      <w:r w:rsidRPr="00E134D6">
        <w:rPr>
          <w:rFonts w:ascii="Times New Roman" w:hAnsi="Times New Roman" w:cs="Times New Roman"/>
          <w:sz w:val="24"/>
          <w:szCs w:val="24"/>
        </w:rPr>
        <w:tab/>
        <w:t xml:space="preserve">Ower C, Kemmler G, Vill T, Martini C, Schmitt A, Sperner-Unterweger B, et al. The effect of physical activity in an alpine environment on quality of life is mediated by resilience </w:t>
      </w:r>
      <w:r w:rsidRPr="00E134D6">
        <w:rPr>
          <w:rFonts w:ascii="Times New Roman" w:hAnsi="Times New Roman" w:cs="Times New Roman"/>
          <w:sz w:val="24"/>
          <w:szCs w:val="24"/>
        </w:rPr>
        <w:lastRenderedPageBreak/>
        <w:t>in patients with psychosomatic disorders and healthy controls. Eur Arch Psy Clin Neurosci. 2019;269(5):543-5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58.</w:t>
      </w:r>
      <w:r w:rsidRPr="00E134D6">
        <w:rPr>
          <w:rFonts w:ascii="Times New Roman" w:hAnsi="Times New Roman" w:cs="Times New Roman"/>
          <w:sz w:val="24"/>
          <w:szCs w:val="24"/>
        </w:rPr>
        <w:tab/>
        <w:t>Palese A, Grassetti L, Bressan V, Decaro A, Kasa T, Longobardi M, et al. A path analysis on the direct and indirect effects of the unit environment on eating dependence among cognitively impaired nursing home residents. BMC Health Serv Res. 2019;19(1):77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59.</w:t>
      </w:r>
      <w:r w:rsidRPr="00E134D6">
        <w:rPr>
          <w:rFonts w:ascii="Times New Roman" w:hAnsi="Times New Roman" w:cs="Times New Roman"/>
          <w:sz w:val="24"/>
          <w:szCs w:val="24"/>
        </w:rPr>
        <w:tab/>
        <w:t>Papaioannou TG, Oikonomou E, Lazaros G, Christoforatou E, Vogiatzi G, Tsalamandris S, et al. The influence of resting heart rate on pulse wave velocity measurement is mediated by blood pressure and depends on aortic stiffness levels: insights from the Corinthia study. Physiol Meas. 2019;40(5):05500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60.</w:t>
      </w:r>
      <w:r w:rsidRPr="00E134D6">
        <w:rPr>
          <w:rFonts w:ascii="Times New Roman" w:hAnsi="Times New Roman" w:cs="Times New Roman"/>
          <w:sz w:val="24"/>
          <w:szCs w:val="24"/>
        </w:rPr>
        <w:tab/>
        <w:t>Parpa E, Kostopoulou S, Tsilika E, Galanos A, Mystakidou K. Depression as a Mediator or Moderator Between Preparatory Grief and Sense of Dignity in Patients With Advanced Cancer. Am J Hosp Palliat Care. 2019;36(12):1063-7.</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61.</w:t>
      </w:r>
      <w:r w:rsidRPr="00E134D6">
        <w:rPr>
          <w:rFonts w:ascii="Times New Roman" w:hAnsi="Times New Roman" w:cs="Times New Roman"/>
          <w:sz w:val="24"/>
          <w:szCs w:val="24"/>
        </w:rPr>
        <w:tab/>
        <w:t>Progovac AM, Pettinger M, Donohue JM, Chang CCHJ, Matthews KA, Habermann EB, et al. Optimism may moderate screening mammogram frequency in Medicare: A longitudinal study. Medicine (United States). 2019;98(24).</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62.</w:t>
      </w:r>
      <w:r w:rsidRPr="00E134D6">
        <w:rPr>
          <w:rFonts w:ascii="Times New Roman" w:hAnsi="Times New Roman" w:cs="Times New Roman"/>
          <w:sz w:val="24"/>
          <w:szCs w:val="24"/>
        </w:rPr>
        <w:tab/>
        <w:t xml:space="preserve">Putrik P, Ramiro S, Moltó A, Keszei AP, Norton S, Dougados M, et al. Individual-level and country-level socioeconomic determinants of disease outcomes in SpA: Multinational, cross-sectional study (ASAS-COMOSPA). </w:t>
      </w:r>
      <w:r w:rsidRPr="0004742F">
        <w:rPr>
          <w:rFonts w:ascii="Times New Roman" w:hAnsi="Times New Roman" w:cs="Times New Roman"/>
          <w:sz w:val="24"/>
          <w:szCs w:val="24"/>
          <w:lang w:val="nl-NL"/>
        </w:rPr>
        <w:t>Ann Rheum Dis. 2019;78(4):486-93.</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163.</w:t>
      </w:r>
      <w:r w:rsidRPr="0004742F">
        <w:rPr>
          <w:rFonts w:ascii="Times New Roman" w:hAnsi="Times New Roman" w:cs="Times New Roman"/>
          <w:sz w:val="24"/>
          <w:szCs w:val="24"/>
          <w:lang w:val="nl-NL"/>
        </w:rPr>
        <w:tab/>
        <w:t xml:space="preserve">Rogante E, Sarubbi S, Lamis DA, Canzonetta V, Sparagna A, De Angelis V, et al. </w:t>
      </w:r>
      <w:r w:rsidRPr="00E134D6">
        <w:rPr>
          <w:rFonts w:ascii="Times New Roman" w:hAnsi="Times New Roman" w:cs="Times New Roman"/>
          <w:sz w:val="24"/>
          <w:szCs w:val="24"/>
        </w:rPr>
        <w:t>Illness Perception and Job Satisfaction in Patients Suffering from Migraine Headaches: Trait Anxiety and Depressive Symptoms as Potential Mediators. Headache. 2019;59(1):46-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64.</w:t>
      </w:r>
      <w:r w:rsidRPr="00E134D6">
        <w:rPr>
          <w:rFonts w:ascii="Times New Roman" w:hAnsi="Times New Roman" w:cs="Times New Roman"/>
          <w:sz w:val="24"/>
          <w:szCs w:val="24"/>
        </w:rPr>
        <w:tab/>
        <w:t>Romano L, Buonomo I, Callea A, Fiorilli C. Alexithymia in Young people's academic career: The mediating role of anxiety and resilience. J Genet Psychol. 2019;180(4):157-6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65.</w:t>
      </w:r>
      <w:r w:rsidRPr="00E134D6">
        <w:rPr>
          <w:rFonts w:ascii="Times New Roman" w:hAnsi="Times New Roman" w:cs="Times New Roman"/>
          <w:sz w:val="24"/>
          <w:szCs w:val="24"/>
        </w:rPr>
        <w:tab/>
        <w:t>Rothenberg KA, Stern JR, George EL, Trickey AW, Morris AM, Hall DE, et al. Association of Frailty and Postoperative Complications With Unplanned Readmissions After Elective Outpatient Surgery. JAMA Netw Open. 2019;2(5):e194330.</w:t>
      </w:r>
    </w:p>
    <w:p w:rsidR="0021422C" w:rsidRPr="0004742F" w:rsidRDefault="0021422C" w:rsidP="0021422C">
      <w:pPr>
        <w:pStyle w:val="EndNoteBibliography"/>
        <w:spacing w:after="0" w:line="480" w:lineRule="auto"/>
        <w:rPr>
          <w:rFonts w:ascii="Times New Roman" w:hAnsi="Times New Roman" w:cs="Times New Roman"/>
          <w:sz w:val="24"/>
          <w:szCs w:val="24"/>
          <w:lang w:val="nl-NL"/>
        </w:rPr>
      </w:pPr>
      <w:r w:rsidRPr="00E134D6">
        <w:rPr>
          <w:rFonts w:ascii="Times New Roman" w:hAnsi="Times New Roman" w:cs="Times New Roman"/>
          <w:sz w:val="24"/>
          <w:szCs w:val="24"/>
        </w:rPr>
        <w:t>166.</w:t>
      </w:r>
      <w:r w:rsidRPr="00E134D6">
        <w:rPr>
          <w:rFonts w:ascii="Times New Roman" w:hAnsi="Times New Roman" w:cs="Times New Roman"/>
          <w:sz w:val="24"/>
          <w:szCs w:val="24"/>
        </w:rPr>
        <w:tab/>
        <w:t xml:space="preserve">Schwartz CE, Zhang J, Stucky BD, Michael W, Rapkin BD. Is the link between socioeconomic status and resilience mediated by reserve-building activities: mediation analysis of web-based cross-sectional data from chronic medical illness patient panels. </w:t>
      </w:r>
      <w:r w:rsidRPr="0004742F">
        <w:rPr>
          <w:rFonts w:ascii="Times New Roman" w:hAnsi="Times New Roman" w:cs="Times New Roman"/>
          <w:sz w:val="24"/>
          <w:szCs w:val="24"/>
          <w:lang w:val="nl-NL"/>
        </w:rPr>
        <w:t>BMJ Open. 2019;9(5):e02560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04742F">
        <w:rPr>
          <w:rFonts w:ascii="Times New Roman" w:hAnsi="Times New Roman" w:cs="Times New Roman"/>
          <w:sz w:val="24"/>
          <w:szCs w:val="24"/>
          <w:lang w:val="nl-NL"/>
        </w:rPr>
        <w:t>167.</w:t>
      </w:r>
      <w:r w:rsidRPr="0004742F">
        <w:rPr>
          <w:rFonts w:ascii="Times New Roman" w:hAnsi="Times New Roman" w:cs="Times New Roman"/>
          <w:sz w:val="24"/>
          <w:szCs w:val="24"/>
          <w:lang w:val="nl-NL"/>
        </w:rPr>
        <w:tab/>
        <w:t xml:space="preserve">Song J, Jiang X, Juan J, Cao Y, Chibnik LB, Hofman A, et al. </w:t>
      </w:r>
      <w:r w:rsidRPr="00E134D6">
        <w:rPr>
          <w:rFonts w:ascii="Times New Roman" w:hAnsi="Times New Roman" w:cs="Times New Roman"/>
          <w:sz w:val="24"/>
          <w:szCs w:val="24"/>
        </w:rPr>
        <w:t>Role of metabolic syndrome and its components as mediators of the genetic effect on type 2 diabetes: A family-based study in China. J Diabetes. 2019;11(7):552-62.</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68.</w:t>
      </w:r>
      <w:r w:rsidRPr="00E134D6">
        <w:rPr>
          <w:rFonts w:ascii="Times New Roman" w:hAnsi="Times New Roman" w:cs="Times New Roman"/>
          <w:sz w:val="24"/>
          <w:szCs w:val="24"/>
        </w:rPr>
        <w:tab/>
        <w:t>Su H, Wang L, Li Y, Yu H, Zhang J. The mediating and moderating roles of self-acceptance and self-reported health in the relationship between self-worth and subjective well-being among elderly Chinese rural empty-nester: An observational study. Medicine (Baltimore). 2019;98(28):e16149.</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69.</w:t>
      </w:r>
      <w:r w:rsidRPr="00E134D6">
        <w:rPr>
          <w:rFonts w:ascii="Times New Roman" w:hAnsi="Times New Roman" w:cs="Times New Roman"/>
          <w:sz w:val="24"/>
          <w:szCs w:val="24"/>
        </w:rPr>
        <w:tab/>
        <w:t>Tawakol A, Osborne MT, Wang Y, Hammed B, Tung B, Patrich T, et al. Stress-Associated Neurobiological Pathway Linking Socioeconomic Disparities to Cardiovascular Disease. J Am Coll Cardiol. 2019;73(25):3243-55.</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70.</w:t>
      </w:r>
      <w:r w:rsidRPr="00E134D6">
        <w:rPr>
          <w:rFonts w:ascii="Times New Roman" w:hAnsi="Times New Roman" w:cs="Times New Roman"/>
          <w:sz w:val="24"/>
          <w:szCs w:val="24"/>
        </w:rPr>
        <w:tab/>
        <w:t>Turan B, Rice WS, Crockett KB, Johnson M, Neilands TB, Ross SN, et al. Longitudinal association between internalized HIV stigma and antiretroviral therapy adherence for women living with HIV: the mediating role of depression. Aids. 2019;33(3):571-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21422C">
        <w:rPr>
          <w:rFonts w:ascii="Times New Roman" w:hAnsi="Times New Roman" w:cs="Times New Roman"/>
          <w:sz w:val="24"/>
          <w:szCs w:val="24"/>
          <w:lang w:val="nl-NL"/>
        </w:rPr>
        <w:t>171.</w:t>
      </w:r>
      <w:r w:rsidRPr="0021422C">
        <w:rPr>
          <w:rFonts w:ascii="Times New Roman" w:hAnsi="Times New Roman" w:cs="Times New Roman"/>
          <w:sz w:val="24"/>
          <w:szCs w:val="24"/>
          <w:lang w:val="nl-NL"/>
        </w:rPr>
        <w:tab/>
        <w:t xml:space="preserve">Tutek J, Albright AE, Lichstein KL. </w:t>
      </w:r>
      <w:r w:rsidRPr="00E134D6">
        <w:rPr>
          <w:rFonts w:ascii="Times New Roman" w:hAnsi="Times New Roman" w:cs="Times New Roman"/>
          <w:sz w:val="24"/>
          <w:szCs w:val="24"/>
        </w:rPr>
        <w:t>Nonrestorative sleep mediates eveningness and insomnia severity. Sleep Biol Rhythms. 2019;17(1):73-8.</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lastRenderedPageBreak/>
        <w:t>172.</w:t>
      </w:r>
      <w:r w:rsidRPr="00E134D6">
        <w:rPr>
          <w:rFonts w:ascii="Times New Roman" w:hAnsi="Times New Roman" w:cs="Times New Roman"/>
          <w:sz w:val="24"/>
          <w:szCs w:val="24"/>
        </w:rPr>
        <w:tab/>
        <w:t>Yang S, Huang S, Daniels LB, Yeboah J, Lima JAC, Cannone V, et al. NT-proBNP, race and endothelial function in the Multi-Ethnic Study of Atherosclerosis. Heart. 2019;105(20):1590-6.</w:t>
      </w:r>
    </w:p>
    <w:p w:rsidR="0021422C" w:rsidRPr="00E134D6" w:rsidRDefault="0021422C" w:rsidP="0021422C">
      <w:pPr>
        <w:pStyle w:val="EndNoteBibliography"/>
        <w:spacing w:after="0" w:line="480" w:lineRule="auto"/>
        <w:rPr>
          <w:rFonts w:ascii="Times New Roman" w:hAnsi="Times New Roman" w:cs="Times New Roman"/>
          <w:sz w:val="24"/>
          <w:szCs w:val="24"/>
        </w:rPr>
      </w:pPr>
      <w:r w:rsidRPr="00E134D6">
        <w:rPr>
          <w:rFonts w:ascii="Times New Roman" w:hAnsi="Times New Roman" w:cs="Times New Roman"/>
          <w:sz w:val="24"/>
          <w:szCs w:val="24"/>
        </w:rPr>
        <w:t>173.</w:t>
      </w:r>
      <w:r w:rsidRPr="00E134D6">
        <w:rPr>
          <w:rFonts w:ascii="Times New Roman" w:hAnsi="Times New Roman" w:cs="Times New Roman"/>
          <w:sz w:val="24"/>
          <w:szCs w:val="24"/>
        </w:rPr>
        <w:tab/>
        <w:t>Yeh VM, Mayberry LS, Bachmann JM, Wallston KA, Roumie C, Muñoz D, et al. Depressed Mood, Perceived Health Competence and Health Behaviors: aCross-Sectional Mediation Study in Outpatients with Coronary Heart Disease. J Gen Intern Med. 2019;34(7):1123-30.</w:t>
      </w:r>
    </w:p>
    <w:p w:rsidR="0021422C" w:rsidRPr="00E134D6" w:rsidRDefault="0021422C" w:rsidP="0021422C">
      <w:pPr>
        <w:pStyle w:val="EndNoteBibliography"/>
        <w:spacing w:line="480" w:lineRule="auto"/>
        <w:rPr>
          <w:rFonts w:ascii="Times New Roman" w:hAnsi="Times New Roman" w:cs="Times New Roman"/>
          <w:sz w:val="24"/>
          <w:szCs w:val="24"/>
        </w:rPr>
      </w:pPr>
      <w:r w:rsidRPr="00E134D6">
        <w:rPr>
          <w:rFonts w:ascii="Times New Roman" w:hAnsi="Times New Roman" w:cs="Times New Roman"/>
          <w:sz w:val="24"/>
          <w:szCs w:val="24"/>
        </w:rPr>
        <w:t>174.</w:t>
      </w:r>
      <w:r w:rsidRPr="00E134D6">
        <w:rPr>
          <w:rFonts w:ascii="Times New Roman" w:hAnsi="Times New Roman" w:cs="Times New Roman"/>
          <w:sz w:val="24"/>
          <w:szCs w:val="24"/>
        </w:rPr>
        <w:tab/>
        <w:t>Zhang CJP, Barnett A, Sit CHP, Lai PC, Johnston JM, Lee RSY, et al. To what extent does physical activity explain the associations between neighborhood environment and depressive symptoms in older adults living in an Asian metropolis? Ment Health Phys Act. 2019;16:96-104.</w:t>
      </w:r>
    </w:p>
    <w:p w:rsidR="0021422C" w:rsidRPr="00BC76E6" w:rsidRDefault="0021422C" w:rsidP="0021422C">
      <w:pPr>
        <w:pStyle w:val="Geenafstand"/>
        <w:spacing w:line="480" w:lineRule="auto"/>
        <w:rPr>
          <w:rFonts w:ascii="Times New Roman" w:hAnsi="Times New Roman" w:cs="Times New Roman"/>
          <w:sz w:val="24"/>
          <w:szCs w:val="24"/>
          <w:lang w:val="en-US"/>
        </w:rPr>
      </w:pPr>
      <w:r w:rsidRPr="00E134D6">
        <w:rPr>
          <w:rFonts w:ascii="Times New Roman" w:hAnsi="Times New Roman" w:cs="Times New Roman"/>
          <w:sz w:val="24"/>
          <w:szCs w:val="24"/>
        </w:rPr>
        <w:fldChar w:fldCharType="end"/>
      </w:r>
    </w:p>
    <w:p w:rsidR="0021422C" w:rsidRPr="00BC76E6" w:rsidRDefault="0021422C" w:rsidP="0021422C">
      <w:pPr>
        <w:pStyle w:val="Geenafstand"/>
        <w:spacing w:line="480" w:lineRule="auto"/>
        <w:rPr>
          <w:rFonts w:ascii="Times New Roman" w:hAnsi="Times New Roman" w:cs="Times New Roman"/>
          <w:sz w:val="24"/>
          <w:szCs w:val="24"/>
          <w:lang w:val="en-US"/>
        </w:rPr>
      </w:pPr>
    </w:p>
    <w:p w:rsidR="0021422C" w:rsidRPr="00BC76E6" w:rsidRDefault="0021422C" w:rsidP="0021422C">
      <w:pPr>
        <w:pStyle w:val="Geenafstand"/>
        <w:spacing w:line="480" w:lineRule="auto"/>
        <w:rPr>
          <w:rFonts w:ascii="Times New Roman" w:hAnsi="Times New Roman" w:cs="Times New Roman"/>
          <w:sz w:val="24"/>
          <w:szCs w:val="24"/>
          <w:lang w:val="en-US"/>
        </w:rPr>
      </w:pPr>
    </w:p>
    <w:p w:rsidR="00800DDC" w:rsidRDefault="0021422C"/>
    <w:sectPr w:rsidR="00800D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422C"/>
    <w:rsid w:val="0021422C"/>
    <w:rsid w:val="0052637C"/>
    <w:rsid w:val="0054305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EA771"/>
  <w15:chartTrackingRefBased/>
  <w15:docId w15:val="{5F2ABD1D-B1C2-4615-9641-26A3E9CA4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21422C"/>
    <w:pPr>
      <w:spacing w:after="0" w:line="240" w:lineRule="auto"/>
    </w:pPr>
  </w:style>
  <w:style w:type="character" w:customStyle="1" w:styleId="GeenafstandChar">
    <w:name w:val="Geen afstand Char"/>
    <w:basedOn w:val="Standaardalinea-lettertype"/>
    <w:link w:val="Geenafstand"/>
    <w:uiPriority w:val="1"/>
    <w:rsid w:val="0021422C"/>
  </w:style>
  <w:style w:type="paragraph" w:customStyle="1" w:styleId="EndNoteBibliography">
    <w:name w:val="EndNote Bibliography"/>
    <w:basedOn w:val="Standaard"/>
    <w:link w:val="EndNoteBibliographyChar"/>
    <w:rsid w:val="0021422C"/>
    <w:pPr>
      <w:spacing w:line="240" w:lineRule="auto"/>
    </w:pPr>
    <w:rPr>
      <w:rFonts w:ascii="Calibri" w:hAnsi="Calibri"/>
      <w:noProof/>
      <w:lang w:val="en-US"/>
    </w:rPr>
  </w:style>
  <w:style w:type="character" w:customStyle="1" w:styleId="EndNoteBibliographyChar">
    <w:name w:val="EndNote Bibliography Char"/>
    <w:basedOn w:val="GeenafstandChar"/>
    <w:link w:val="EndNoteBibliography"/>
    <w:rsid w:val="0021422C"/>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6189</Words>
  <Characters>34044</Characters>
  <Application>Microsoft Office Word</Application>
  <DocSecurity>0</DocSecurity>
  <Lines>283</Lines>
  <Paragraphs>80</Paragraphs>
  <ScaleCrop>false</ScaleCrop>
  <HeadingPairs>
    <vt:vector size="2" baseType="variant">
      <vt:variant>
        <vt:lpstr>Titel</vt:lpstr>
      </vt:variant>
      <vt:variant>
        <vt:i4>1</vt:i4>
      </vt:variant>
    </vt:vector>
  </HeadingPairs>
  <TitlesOfParts>
    <vt:vector size="1" baseType="lpstr">
      <vt:lpstr/>
    </vt:vector>
  </TitlesOfParts>
  <Company>VUmc</Company>
  <LinksUpToDate>false</LinksUpToDate>
  <CharactersWithSpaces>4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jnhart, J.J.M. (Judith)</dc:creator>
  <cp:keywords/>
  <dc:description/>
  <cp:lastModifiedBy>Rijnhart, J.J.M. (Judith)</cp:lastModifiedBy>
  <cp:revision>1</cp:revision>
  <dcterms:created xsi:type="dcterms:W3CDTF">2021-09-07T12:33:00Z</dcterms:created>
  <dcterms:modified xsi:type="dcterms:W3CDTF">2021-09-07T12:34:00Z</dcterms:modified>
</cp:coreProperties>
</file>